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31BC" w:rsidRDefault="001B31BC" w:rsidP="001B31BC">
      <w:pPr>
        <w:pStyle w:val="Articletitle"/>
      </w:pPr>
      <w:r>
        <w:t xml:space="preserve">Predicting Stroke Recurrence </w:t>
      </w:r>
    </w:p>
    <w:p w:rsidR="00605069" w:rsidRDefault="00605069" w:rsidP="00605069">
      <w:pPr>
        <w:pStyle w:val="Authornames"/>
      </w:pPr>
      <w:r>
        <w:t>Robert P. Yerex, Ph.D</w:t>
      </w:r>
    </w:p>
    <w:p w:rsidR="00605069" w:rsidRPr="00B63913" w:rsidRDefault="00605069" w:rsidP="00605069">
      <w:pPr>
        <w:rPr>
          <w:lang w:val="en-US"/>
        </w:rPr>
      </w:pPr>
      <w:r>
        <w:rPr>
          <w:lang w:val="en-US"/>
        </w:rPr>
        <w:t>October, 2014</w:t>
      </w:r>
    </w:p>
    <w:p w:rsidR="00605069" w:rsidRDefault="00605069" w:rsidP="00605069">
      <w:pPr>
        <w:pStyle w:val="Affiliation"/>
      </w:pPr>
      <w:r w:rsidRPr="003B48DE">
        <w:t>UVA Medical Center Accountable Care Organization</w:t>
      </w:r>
    </w:p>
    <w:p w:rsidR="00605069" w:rsidRPr="001C1E5A" w:rsidRDefault="00605069" w:rsidP="00605069">
      <w:pPr>
        <w:jc w:val="both"/>
        <w:rPr>
          <w:lang w:val="en-US"/>
        </w:rPr>
      </w:pPr>
      <w:r>
        <w:rPr>
          <w:lang w:val="en-US"/>
        </w:rPr>
        <w:pict>
          <v:rect id="_x0000_i1025" style="width:468pt;height:1pt" o:hralign="center" o:hrstd="t" o:hrnoshade="t" o:hr="t" fillcolor="black [3213]" stroked="f"/>
        </w:pict>
      </w:r>
    </w:p>
    <w:p w:rsidR="00605069" w:rsidRDefault="00605069" w:rsidP="00605069">
      <w:pPr>
        <w:jc w:val="both"/>
        <w:rPr>
          <w:lang w:val="en-US"/>
        </w:rPr>
      </w:pPr>
      <w:r w:rsidRPr="001C1E5A">
        <w:rPr>
          <w:b/>
          <w:lang w:val="en-US"/>
        </w:rPr>
        <w:t>Objectives</w:t>
      </w:r>
      <w:r>
        <w:rPr>
          <w:lang w:val="en-US"/>
        </w:rPr>
        <w:t>. To</w:t>
      </w:r>
      <w:r w:rsidRPr="001C1E5A">
        <w:rPr>
          <w:lang w:val="en-US"/>
        </w:rPr>
        <w:t xml:space="preserve"> </w:t>
      </w:r>
      <w:r>
        <w:rPr>
          <w:lang w:val="en-US"/>
        </w:rPr>
        <w:t xml:space="preserve">develop a predictive model using statistical learning </w:t>
      </w:r>
      <w:r>
        <w:rPr>
          <w:lang w:val="en-US"/>
        </w:rPr>
        <w:t xml:space="preserve">predict recurrence of strokes among patients previously hospitalized for one or more strokes. </w:t>
      </w:r>
    </w:p>
    <w:p w:rsidR="00605069" w:rsidRDefault="00605069" w:rsidP="00605069">
      <w:pPr>
        <w:pStyle w:val="Paragraph"/>
      </w:pPr>
      <w:r w:rsidRPr="001C1E5A">
        <w:rPr>
          <w:b/>
        </w:rPr>
        <w:t xml:space="preserve">Data Sources. </w:t>
      </w:r>
      <w:r w:rsidRPr="003A4B18">
        <w:t>The Copenhagen Stroke Study data</w:t>
      </w:r>
      <w:r>
        <w:t>, which</w:t>
      </w:r>
      <w:r w:rsidRPr="003A4B18">
        <w:t xml:space="preserve"> includes longitudinal patient information from 652 individuals hospitalized with 24 hours of stroke onset</w:t>
      </w:r>
      <w:r>
        <w:t xml:space="preserve">. The first study to make use of the data from this cohort investigated the influence of age on stroke outcome </w:t>
      </w:r>
      <w:r>
        <w:fldChar w:fldCharType="begin"/>
      </w:r>
      <w:r>
        <w:instrText xml:space="preserve"> ADDIN ZOTERO_ITEM CSL_CITATION {"citationID":"18gldh5gt5","properties":{"formattedCitation":"[3]","plainCitation":"[3]"},"citationItems":[{"id":23,"uris":["http://zotero.org/users/1980127/items/R4N45MMJ"],"uri":["http://zotero.org/users/1980127/items/R4N45MMJ"],"itemData":{"id":23,"type":"article-journal","title":"The influence of age on stroke outcome. The Copenhagen Stroke Study.","container-title":"Stroke","page":"808-813","volume":"25","issue":"4","source":"stroke.ahajournals.org","abstract":"This study was undertaken to elucidate whether and how age influences stroke outcome.\nThis prospective and community-based study comprised 515 consecutive acute stroke patients. Computed tomographic scan was performed in 79% of patients. Activities of daily living (ADL) and neurological status were assessed weekly during hospital stay using the Barthel Index (BI) and the Scandinavian Stroke Scale (SSS), respectively. Information regarding social condition and comorbidity before stroke was also registered. A multiple regression model was used to analyze the independent influence of age on stroke outcome.\nAge was not related to the type of stroke lesion or infarct size. However, age independently influenced initial BI (-4 points per 10 years, P &lt; .01), initial SSS (-2 points per 10 years, P = .01), and discharge BI (-3 points per 10 years, P &lt; .01). No independent influence of age was found regarding mortality within 3 months, discharge SSS, length of hospital stay, and discharge placement. ADL improvement was influenced independently by age (-3 points per 10 years, P &lt; .01), whereas age had no influence on neurological improvement or on speed of recovery.\nAge independently influences stroke outcome selectively in ADL-related aspects (BI) but not in neurological aspects (SSS), suggesting a poorer compensatory ability in elderly stroke patients. Therefore, rehabilitation of elderly stroke patients should be focused more on ADL and compensation rather than on the recovery of neurological status, and age itself should not be a selection criterion for rehabilitation.","DOI":"10.1161/01.STR.25.4.808","ISSN":"0039-2499, 1524-4628","note":"PMID: 8160225","journalAbbreviation":"Stroke","language":"en","author":[{"family":"Nakayama","given":"H."},{"family":"Jørgensen","given":"H. S."},{"family":"Raaschou","given":"H. O."},{"family":"Olsen","given":"T. S."}],"issued":{"date-parts":[["1994",4,1]]},"accessed":{"date-parts":[["2014",10,7]]},"PMID":"8160225"}}],"schema":"https://github.com/citation-style-language/schema/raw/master/csl-citation.json"} </w:instrText>
      </w:r>
      <w:r>
        <w:fldChar w:fldCharType="separate"/>
      </w:r>
      <w:r w:rsidRPr="00332780">
        <w:t>[3]</w:t>
      </w:r>
      <w:r>
        <w:fldChar w:fldCharType="end"/>
      </w:r>
      <w:r w:rsidRPr="003A4B18">
        <w:t xml:space="preserve">. </w:t>
      </w:r>
      <w:r>
        <w:t xml:space="preserve">A ten year follow-up study was conducted to elucidate the relationship between total serum cholesterol and stroke severity </w:t>
      </w:r>
      <w:r>
        <w:fldChar w:fldCharType="begin"/>
      </w:r>
      <w:r>
        <w:instrText xml:space="preserve"> ADDIN ZOTERO_ITEM CSL_CITATION {"citationID":"v7aovv10k","properties":{"formattedCitation":"[4]","plainCitation":"[4]"},"citationItems":[{"id":424,"uris":["http://zotero.org/users/1980127/items/QQZVKS88"],"uri":["http://zotero.org/users/1980127/items/QQZVKS88"],"itemData":{"id":424,"type":"article-journal","title":"Higher Total Serum Cholesterol Levels Are Associated With Less Severe Strokes and Lower All-Cause Mortality Ten-Year Follow-Up of Ischemic Strokes in the Copenhagen Stroke Study","container-title":"Stroke","page":"2646-2651","volume":"38","issue":"10","source":"stroke.ahajournals.org","abstract":"Background and Purpose— Evidence of a causal relation between serum cholesterol and stroke is inconsistent. We investigated the relation between total serum cholesterol and both stroke severity and poststroke mortality to test the hypothesis that hypercholesterolemia is primarily associated with minor stroke.\nMethods— In the study, 652 unselected patients with ischemic stroke arrived at the hospital within 24 hours of stroke onset. A measure of total serum cholesterol was obtained in 513 (79%) within the 24-hour time window. Stroke severity was measured with the Scandinavian Stroke Scale (0=worst, 58=best); a full cardiovascular risk profile was established for all. Death within 10 years after stroke onset was obtained from the Danish Registry of Persons.\nResults— Mean±SD age of the 513 patients was 75±10 years, 54% were women, and the mean±SD Scandinavian Stroke Scale score was 39±17. Serum cholesterol was inversely and almost linearly related to stroke severity: an increase of 1 mmol/L in total serum cholesterol resulted in an increase in the Scandinavian Stroke Scale score of 1.32 (95% CI, 0.28 to 2.36, P=0.013), meaning that higher cholesterol levels are associated with less severe strokes. A survival analysis revealed an inverse linear relation between serum cholesterol and mortality, meaning that an increase of 1 mmol/L in cholesterol results in a hazard ratio of 0.89 (95% CI, 0.82 to 0.97, P=0.01).\nConclusions— The results of our study support the hypothesis that a higher cholesterol level favors development of minor strokes. Because of selection, therefore, major strokes are more often seen in patients with lower cholesterol levels. Poststroke mortality, therefore, is inversely related to cholesterol.","DOI":"10.1161/STROKEAHA.107.490292","ISSN":"0039-2499, 1524-4628","note":"PMID: 17761907","journalAbbreviation":"Stroke","language":"en","author":[{"family":"Olsen","given":"Tom Skyhøj"},{"family":"Christensen","given":"Rune Haubo Bojesen"},{"family":"Kammersgaard","given":"Lars Peter"},{"family":"Andersen","given":"Klaus Kaae"}],"issued":{"date-parts":[["2007",10,1]]},"accessed":{"date-parts":[["2014",10,7]]},"PMID":"17761907"}}],"schema":"https://github.com/citation-style-language/schema/raw/master/csl-citation.json"} </w:instrText>
      </w:r>
      <w:r>
        <w:fldChar w:fldCharType="separate"/>
      </w:r>
      <w:r w:rsidRPr="00332780">
        <w:t>[4]</w:t>
      </w:r>
      <w:r>
        <w:fldChar w:fldCharType="end"/>
      </w:r>
      <w:r>
        <w:t xml:space="preserve">. The follow-up study augmented the original data set with information on time to subsequent stroke and/or all-cause mortality.  </w:t>
      </w:r>
    </w:p>
    <w:p w:rsidR="00605069" w:rsidRDefault="00605069" w:rsidP="00605069">
      <w:pPr>
        <w:jc w:val="both"/>
        <w:rPr>
          <w:b/>
          <w:lang w:val="en-US"/>
        </w:rPr>
      </w:pPr>
      <w:r>
        <w:rPr>
          <w:b/>
          <w:lang w:val="en-US"/>
        </w:rPr>
        <w:t>Statistical Learning / Predictive</w:t>
      </w:r>
      <w:r w:rsidRPr="001C1E5A">
        <w:rPr>
          <w:b/>
          <w:lang w:val="en-US"/>
        </w:rPr>
        <w:t xml:space="preserve"> Model</w:t>
      </w:r>
      <w:r>
        <w:rPr>
          <w:b/>
          <w:lang w:val="en-US"/>
        </w:rPr>
        <w:t xml:space="preserve">. </w:t>
      </w:r>
      <w:r>
        <w:rPr>
          <w:lang w:val="en-US"/>
        </w:rPr>
        <w:t>A Random Survival Forest (RSF) algorithm was used to predict each patient’s hazard function post discharge.</w:t>
      </w:r>
    </w:p>
    <w:p w:rsidR="00605069" w:rsidRDefault="00605069" w:rsidP="00605069">
      <w:pPr>
        <w:jc w:val="both"/>
      </w:pPr>
      <w:r>
        <w:rPr>
          <w:b/>
          <w:lang w:val="en-US"/>
        </w:rPr>
        <w:t xml:space="preserve">Model Performance. </w:t>
      </w:r>
      <w:r>
        <w:rPr>
          <w:lang w:val="en-US"/>
        </w:rPr>
        <w:t xml:space="preserve">The final version of the model achieved a </w:t>
      </w:r>
      <w:r w:rsidRPr="00E02913">
        <w:rPr>
          <w:rFonts w:ascii="Calibri" w:hAnsi="Calibri"/>
          <w:color w:val="000000"/>
          <w:sz w:val="22"/>
          <w:szCs w:val="22"/>
          <w:lang w:val="en-US" w:eastAsia="en-US"/>
        </w:rPr>
        <w:t>Boot632plusErr</w:t>
      </w:r>
      <w:r>
        <w:rPr>
          <w:rFonts w:ascii="Calibri" w:hAnsi="Calibri"/>
          <w:color w:val="000000"/>
          <w:sz w:val="22"/>
          <w:szCs w:val="22"/>
          <w:lang w:val="en-US" w:eastAsia="en-US"/>
        </w:rPr>
        <w:t xml:space="preserve"> rate of 16%</w:t>
      </w:r>
      <w:r>
        <w:pict>
          <v:rect id="_x0000_i1026" style="width:468pt;height:1pt" o:hralign="center" o:hrstd="t" o:hrnoshade="t" o:hr="t" fillcolor="black [3213]" stroked="f"/>
        </w:pict>
      </w:r>
    </w:p>
    <w:p w:rsidR="00605069" w:rsidRPr="003B48DE" w:rsidRDefault="00605069" w:rsidP="00605069">
      <w:pPr>
        <w:pStyle w:val="Affiliation"/>
      </w:pPr>
    </w:p>
    <w:p w:rsidR="001B31BC" w:rsidRDefault="001B31BC" w:rsidP="001B31BC">
      <w:pPr>
        <w:pStyle w:val="Heading1"/>
      </w:pPr>
      <w:r>
        <w:t>Background</w:t>
      </w:r>
    </w:p>
    <w:p w:rsidR="001B31BC" w:rsidRDefault="001B31BC" w:rsidP="001B31BC">
      <w:pPr>
        <w:pStyle w:val="Newparagraph"/>
        <w:rPr>
          <w:i/>
          <w:iCs/>
        </w:rPr>
      </w:pPr>
      <w:r w:rsidRPr="008C7D21">
        <w:t xml:space="preserve">Application of statistical learning techniques </w:t>
      </w:r>
      <w:r>
        <w:t xml:space="preserve">to </w:t>
      </w:r>
      <w:r w:rsidRPr="008C7D21">
        <w:t>the development of predictive algorithms applied to patient outcome data involves a specialized form of time to event modeling due to both right and left censoring of the data. Analytical modeling of this type of data has</w:t>
      </w:r>
      <w:r>
        <w:t>,</w:t>
      </w:r>
      <w:r w:rsidRPr="008C7D21">
        <w:t xml:space="preserve"> for several decades</w:t>
      </w:r>
      <w:r>
        <w:t>,</w:t>
      </w:r>
      <w:r w:rsidRPr="008C7D21">
        <w:t xml:space="preserve"> used some form of </w:t>
      </w:r>
      <w:r w:rsidRPr="008C7D21">
        <w:rPr>
          <w:i/>
          <w:iCs/>
        </w:rPr>
        <w:t>Survival Analysis</w:t>
      </w:r>
      <w:r>
        <w:rPr>
          <w:i/>
          <w:iCs/>
        </w:rPr>
        <w:t xml:space="preserve"> </w:t>
      </w:r>
      <w:r>
        <w:rPr>
          <w:iCs/>
        </w:rPr>
        <w:t>technique</w:t>
      </w:r>
      <w:r w:rsidRPr="008C7D21">
        <w:t xml:space="preserve"> </w:t>
      </w:r>
      <w:r>
        <w:fldChar w:fldCharType="begin"/>
      </w:r>
      <w:r>
        <w:instrText xml:space="preserve"> ADDIN ZOTERO_ITEM CSL_CITATION {"citationID":"1rhnsp3n0e","properties":{"formattedCitation":"[1]","plainCitation":"[1]"},"citationItems":[{"id":256,"uris":["http://zotero.org/users/1980127/items/QT5ZPZDF"],"uri":["http://zotero.org/users/1980127/items/QT5ZPZDF"],"itemData":{"id":256,"type":"book","title":"Multivariate Survival Analysis and Competing Risks","publisher":"Chapman and Hall/CRC","publisher-place":"Boca Raton","number-of-pages":"417","edition":"1 edition","source":"Amazon.com","event-place":"Boca Raton","abstract":"Multivariate Survival Analysis and Competing Risks introduces univariate survival analysis and extends it to the multivariate case. It covers competing risks and counting processes and provides many real-world examples, exercises, and R code. The text discusses survival data, survival distributions, frailty models, parametric methods, multivariate data and distributions, copulas, continuous failure, parametric likelihood inference, and non- and semi-parametric methods.  There are many books covering survival analysis, but very few that cover the multivariate case in any depth. Written for a graduate-level audience in statistics/biostatistics, this book includes practical exercises and R code for the examples. The author is renowned for his clear writing style, and this book continues that trend. It is an excellent reference for graduate students and researchers looking for grounding in this burgeoning field of research.","ISBN":"9781439875216","language":"English","author":[{"family":"Crowder","given":"Martin J."}],"issued":{"date-parts":[["2012",4,17]]}}}],"schema":"https://github.com/citation-style-language/schema/raw/master/csl-citation.json"} </w:instrText>
      </w:r>
      <w:r>
        <w:fldChar w:fldCharType="separate"/>
      </w:r>
      <w:r w:rsidRPr="006203AB">
        <w:t>[1]</w:t>
      </w:r>
      <w:r>
        <w:fldChar w:fldCharType="end"/>
      </w:r>
      <w:r w:rsidRPr="008C7D21">
        <w:t>. These techniques were developed with an eye towards interpretation and analysis of the effect of various static and time dependent covariates included in the model</w:t>
      </w:r>
      <w:r>
        <w:t xml:space="preserve"> on the time to the event of interest</w:t>
      </w:r>
      <w:r w:rsidRPr="008C7D21">
        <w:t>. Both parametric and non-parametric approaches have been used successfully</w:t>
      </w:r>
      <w:r>
        <w:t>. The non-parametric techniques, while</w:t>
      </w:r>
      <w:r w:rsidRPr="008C7D21">
        <w:t xml:space="preserve"> the easiest to apply</w:t>
      </w:r>
      <w:r>
        <w:t>, are generally</w:t>
      </w:r>
      <w:r w:rsidRPr="008C7D21">
        <w:t xml:space="preserve"> the weakest in terms of interpretation </w:t>
      </w:r>
      <w:r>
        <w:t>strength and are considered to be overly conservative in most cases</w:t>
      </w:r>
      <w:r w:rsidRPr="008C7D21">
        <w:t>. Highly complex parametric, multi-variate, time dependent covariates models have been developed that are much more useful for interpretation. Any of these approaches can be used to build predictive models. However, as with many techniques, a desire for greater interpretability greatly sacrifices predictive accuracy</w:t>
      </w:r>
      <w:r>
        <w:t xml:space="preserve"> </w:t>
      </w:r>
      <w:r>
        <w:fldChar w:fldCharType="begin"/>
      </w:r>
      <w:r>
        <w:instrText xml:space="preserve"> ADDIN ZOTERO_ITEM CSL_CITATION {"citationID":"2q4nlkau6d","properties":{"formattedCitation":"[2]","plainCitation":"[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fldChar w:fldCharType="separate"/>
      </w:r>
      <w:r w:rsidRPr="0074048B">
        <w:t>[2]</w:t>
      </w:r>
      <w:r>
        <w:fldChar w:fldCharType="end"/>
      </w:r>
      <w:r w:rsidRPr="008C7D21">
        <w:t xml:space="preserve">. When the goal is </w:t>
      </w:r>
      <w:r>
        <w:t xml:space="preserve">the </w:t>
      </w:r>
      <w:r w:rsidRPr="008C7D21">
        <w:t>develop</w:t>
      </w:r>
      <w:r>
        <w:t>ment of</w:t>
      </w:r>
      <w:r w:rsidRPr="008C7D21">
        <w:t xml:space="preserve"> the most accurate predictions possible, regardless of causal interpretability, there are a number of techniques available that can be effectively applied. What follows is an example of applying one such technique, </w:t>
      </w:r>
      <w:r w:rsidRPr="008C7D21">
        <w:rPr>
          <w:i/>
          <w:iCs/>
        </w:rPr>
        <w:t>Random Survival Forests</w:t>
      </w:r>
      <w:r w:rsidRPr="008C7D21">
        <w:t xml:space="preserve"> to a data set from the </w:t>
      </w:r>
      <w:r w:rsidRPr="008C7D21">
        <w:rPr>
          <w:i/>
          <w:iCs/>
        </w:rPr>
        <w:t>Copenhagen Stroke Study.</w:t>
      </w:r>
    </w:p>
    <w:p w:rsidR="00605069" w:rsidRDefault="00605069" w:rsidP="001B31BC">
      <w:pPr>
        <w:pStyle w:val="Newparagraph"/>
        <w:rPr>
          <w:i/>
          <w:iCs/>
        </w:rPr>
      </w:pPr>
    </w:p>
    <w:p w:rsidR="00605069" w:rsidRDefault="00605069">
      <w:pPr>
        <w:rPr>
          <w:rFonts w:cs="Arial"/>
          <w:b/>
          <w:bCs/>
          <w:caps/>
          <w:kern w:val="32"/>
          <w:sz w:val="28"/>
          <w:szCs w:val="28"/>
          <w:lang w:val="en-US"/>
        </w:rPr>
      </w:pPr>
      <w:r>
        <w:br w:type="page"/>
      </w:r>
    </w:p>
    <w:p w:rsidR="001B31BC" w:rsidRPr="009D5934" w:rsidRDefault="001B31BC" w:rsidP="001B31BC">
      <w:pPr>
        <w:pStyle w:val="Heading1"/>
      </w:pPr>
      <w:r w:rsidRPr="009D5934">
        <w:lastRenderedPageBreak/>
        <w:t>Data</w:t>
      </w:r>
    </w:p>
    <w:p w:rsidR="001B31BC" w:rsidRDefault="001B31BC" w:rsidP="001B31BC">
      <w:pPr>
        <w:pStyle w:val="Paragraph"/>
      </w:pPr>
      <w:r w:rsidRPr="003A4B18">
        <w:t>The Copenhagen Stroke Study data includes longitudinal patient information from 652 individuals hospitalized with 24 hours of stroke onset</w:t>
      </w:r>
      <w:r>
        <w:t xml:space="preserve">. The first study to make use of the data from this cohort investigated the influence of age on stroke outcome </w:t>
      </w:r>
      <w:r>
        <w:fldChar w:fldCharType="begin"/>
      </w:r>
      <w:r>
        <w:instrText xml:space="preserve"> ADDIN ZOTERO_ITEM CSL_CITATION {"citationID":"18gldh5gt5","properties":{"formattedCitation":"[3]","plainCitation":"[3]"},"citationItems":[{"id":23,"uris":["http://zotero.org/users/1980127/items/R4N45MMJ"],"uri":["http://zotero.org/users/1980127/items/R4N45MMJ"],"itemData":{"id":23,"type":"article-journal","title":"The influence of age on stroke outcome. The Copenhagen Stroke Study.","container-title":"Stroke","page":"808-813","volume":"25","issue":"4","source":"stroke.ahajournals.org","abstract":"This study was undertaken to elucidate whether and how age influences stroke outcome.\nThis prospective and community-based study comprised 515 consecutive acute stroke patients. Computed tomographic scan was performed in 79% of patients. Activities of daily living (ADL) and neurological status were assessed weekly during hospital stay using the Barthel Index (BI) and the Scandinavian Stroke Scale (SSS), respectively. Information regarding social condition and comorbidity before stroke was also registered. A multiple regression model was used to analyze the independent influence of age on stroke outcome.\nAge was not related to the type of stroke lesion or infarct size. However, age independently influenced initial BI (-4 points per 10 years, P &lt; .01), initial SSS (-2 points per 10 years, P = .01), and discharge BI (-3 points per 10 years, P &lt; .01). No independent influence of age was found regarding mortality within 3 months, discharge SSS, length of hospital stay, and discharge placement. ADL improvement was influenced independently by age (-3 points per 10 years, P &lt; .01), whereas age had no influence on neurological improvement or on speed of recovery.\nAge independently influences stroke outcome selectively in ADL-related aspects (BI) but not in neurological aspects (SSS), suggesting a poorer compensatory ability in elderly stroke patients. Therefore, rehabilitation of elderly stroke patients should be focused more on ADL and compensation rather than on the recovery of neurological status, and age itself should not be a selection criterion for rehabilitation.","DOI":"10.1161/01.STR.25.4.808","ISSN":"0039-2499, 1524-4628","note":"PMID: 8160225","journalAbbreviation":"Stroke","language":"en","author":[{"family":"Nakayama","given":"H."},{"family":"Jørgensen","given":"H. S."},{"family":"Raaschou","given":"H. O."},{"family":"Olsen","given":"T. S."}],"issued":{"date-parts":[["1994",4,1]]},"accessed":{"date-parts":[["2014",10,7]]},"PMID":"8160225"}}],"schema":"https://github.com/citation-style-language/schema/raw/master/csl-citation.json"} </w:instrText>
      </w:r>
      <w:r>
        <w:fldChar w:fldCharType="separate"/>
      </w:r>
      <w:r w:rsidRPr="00332780">
        <w:t>[3]</w:t>
      </w:r>
      <w:r>
        <w:fldChar w:fldCharType="end"/>
      </w:r>
      <w:r w:rsidRPr="003A4B18">
        <w:t xml:space="preserve">. </w:t>
      </w:r>
      <w:r>
        <w:t xml:space="preserve">A ten year follow-up study was conducted to elucidate the relationship between total serum cholesterol and stroke severity </w:t>
      </w:r>
      <w:r>
        <w:fldChar w:fldCharType="begin"/>
      </w:r>
      <w:r>
        <w:instrText xml:space="preserve"> ADDIN ZOTERO_ITEM CSL_CITATION {"citationID":"v7aovv10k","properties":{"formattedCitation":"[4]","plainCitation":"[4]"},"citationItems":[{"id":424,"uris":["http://zotero.org/users/1980127/items/QQZVKS88"],"uri":["http://zotero.org/users/1980127/items/QQZVKS88"],"itemData":{"id":424,"type":"article-journal","title":"Higher Total Serum Cholesterol Levels Are Associated With Less Severe Strokes and Lower All-Cause Mortality Ten-Year Follow-Up of Ischemic Strokes in the Copenhagen Stroke Study","container-title":"Stroke","page":"2646-2651","volume":"38","issue":"10","source":"stroke.ahajournals.org","abstract":"Background and Purpose— Evidence of a causal relation between serum cholesterol and stroke is inconsistent. We investigated the relation between total serum cholesterol and both stroke severity and poststroke mortality to test the hypothesis that hypercholesterolemia is primarily associated with minor stroke.\nMethods— In the study, 652 unselected patients with ischemic stroke arrived at the hospital within 24 hours of stroke onset. A measure of total serum cholesterol was obtained in 513 (79%) within the 24-hour time window. Stroke severity was measured with the Scandinavian Stroke Scale (0=worst, 58=best); a full cardiovascular risk profile was established for all. Death within 10 years after stroke onset was obtained from the Danish Registry of Persons.\nResults— Mean±SD age of the 513 patients was 75±10 years, 54% were women, and the mean±SD Scandinavian Stroke Scale score was 39±17. Serum cholesterol was inversely and almost linearly related to stroke severity: an increase of 1 mmol/L in total serum cholesterol resulted in an increase in the Scandinavian Stroke Scale score of 1.32 (95% CI, 0.28 to 2.36, P=0.013), meaning that higher cholesterol levels are associated with less severe strokes. A survival analysis revealed an inverse linear relation between serum cholesterol and mortality, meaning that an increase of 1 mmol/L in cholesterol results in a hazard ratio of 0.89 (95% CI, 0.82 to 0.97, P=0.01).\nConclusions— The results of our study support the hypothesis that a higher cholesterol level favors development of minor strokes. Because of selection, therefore, major strokes are more often seen in patients with lower cholesterol levels. Poststroke mortality, therefore, is inversely related to cholesterol.","DOI":"10.1161/STROKEAHA.107.490292","ISSN":"0039-2499, 1524-4628","note":"PMID: 17761907","journalAbbreviation":"Stroke","language":"en","author":[{"family":"Olsen","given":"Tom Skyhøj"},{"family":"Christensen","given":"Rune Haubo Bojesen"},{"family":"Kammersgaard","given":"Lars Peter"},{"family":"Andersen","given":"Klaus Kaae"}],"issued":{"date-parts":[["2007",10,1]]},"accessed":{"date-parts":[["2014",10,7]]},"PMID":"17761907"}}],"schema":"https://github.com/citation-style-language/schema/raw/master/csl-citation.json"} </w:instrText>
      </w:r>
      <w:r>
        <w:fldChar w:fldCharType="separate"/>
      </w:r>
      <w:r w:rsidRPr="00332780">
        <w:t>[4]</w:t>
      </w:r>
      <w:r>
        <w:fldChar w:fldCharType="end"/>
      </w:r>
      <w:r>
        <w:t xml:space="preserve">. The follow-up study augmented the original data set with information on time to subsequent stroke and/or all-cause mortality.  </w:t>
      </w:r>
    </w:p>
    <w:p w:rsidR="001B31BC" w:rsidRPr="009D5934" w:rsidRDefault="001B31BC" w:rsidP="001B31BC">
      <w:pPr>
        <w:pStyle w:val="Newparagraph"/>
      </w:pPr>
    </w:p>
    <w:p w:rsidR="001B31BC" w:rsidRDefault="001B31BC" w:rsidP="001B31BC">
      <w:pPr>
        <w:pStyle w:val="Caption"/>
        <w:keepNext/>
      </w:pPr>
      <w:bookmarkStart w:id="0" w:name="_Ref401571319"/>
      <w:r>
        <w:t xml:space="preserve">Table </w:t>
      </w:r>
      <w:r>
        <w:fldChar w:fldCharType="begin"/>
      </w:r>
      <w:r>
        <w:instrText xml:space="preserve"> SEQ Table \* ARABIC </w:instrText>
      </w:r>
      <w:r>
        <w:fldChar w:fldCharType="separate"/>
      </w:r>
      <w:r>
        <w:rPr>
          <w:noProof/>
        </w:rPr>
        <w:t>1</w:t>
      </w:r>
      <w:r>
        <w:rPr>
          <w:noProof/>
        </w:rPr>
        <w:fldChar w:fldCharType="end"/>
      </w:r>
      <w:bookmarkEnd w:id="0"/>
      <w:r>
        <w:t>: Sample of Data</w:t>
      </w:r>
    </w:p>
    <w:tbl>
      <w:tblPr>
        <w:tblW w:w="8482" w:type="dxa"/>
        <w:tblLook w:val="04A0" w:firstRow="1" w:lastRow="0" w:firstColumn="1" w:lastColumn="0" w:noHBand="0" w:noVBand="1"/>
      </w:tblPr>
      <w:tblGrid>
        <w:gridCol w:w="523"/>
        <w:gridCol w:w="890"/>
        <w:gridCol w:w="538"/>
        <w:gridCol w:w="538"/>
        <w:gridCol w:w="538"/>
        <w:gridCol w:w="538"/>
        <w:gridCol w:w="538"/>
        <w:gridCol w:w="523"/>
        <w:gridCol w:w="538"/>
        <w:gridCol w:w="523"/>
        <w:gridCol w:w="523"/>
        <w:gridCol w:w="523"/>
        <w:gridCol w:w="523"/>
        <w:gridCol w:w="703"/>
        <w:gridCol w:w="523"/>
      </w:tblGrid>
      <w:tr w:rsidR="001B31BC" w:rsidRPr="00D91D4C" w:rsidTr="00CD34B3">
        <w:trPr>
          <w:trHeight w:val="1455"/>
        </w:trPr>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xml:space="preserve">age  </w:t>
            </w:r>
          </w:p>
        </w:tc>
        <w:tc>
          <w:tcPr>
            <w:tcW w:w="890"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xml:space="preserve">sex  </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hypTen</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ihd</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prevStroke</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othDisease</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alcohol</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diabetes</w:t>
            </w:r>
          </w:p>
        </w:tc>
        <w:tc>
          <w:tcPr>
            <w:tcW w:w="538"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smoke</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atrialFib</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hemor</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strokeScore</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cholest</w:t>
            </w:r>
          </w:p>
        </w:tc>
        <w:tc>
          <w:tcPr>
            <w:tcW w:w="70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time</w:t>
            </w:r>
          </w:p>
        </w:tc>
        <w:tc>
          <w:tcPr>
            <w:tcW w:w="523" w:type="dxa"/>
            <w:tcBorders>
              <w:top w:val="single" w:sz="4" w:space="0" w:color="auto"/>
              <w:left w:val="nil"/>
              <w:bottom w:val="nil"/>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status</w:t>
            </w:r>
          </w:p>
        </w:tc>
      </w:tr>
      <w:tr w:rsidR="001B31BC" w:rsidRPr="00D91D4C" w:rsidTr="00CD34B3">
        <w:trPr>
          <w:trHeight w:val="210"/>
        </w:trPr>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890"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38"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70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c>
          <w:tcPr>
            <w:tcW w:w="523" w:type="dxa"/>
            <w:tcBorders>
              <w:top w:val="nil"/>
              <w:left w:val="nil"/>
              <w:bottom w:val="single" w:sz="4" w:space="0" w:color="auto"/>
              <w:right w:val="nil"/>
            </w:tcBorders>
            <w:shd w:val="clear" w:color="auto" w:fill="auto"/>
            <w:noWrap/>
            <w:textDirection w:val="tbRl"/>
            <w:vAlign w:val="bottom"/>
            <w:hideMark/>
          </w:tcPr>
          <w:p w:rsidR="001B31BC" w:rsidRPr="00D91D4C" w:rsidRDefault="001B31BC" w:rsidP="00CD34B3">
            <w:pPr>
              <w:jc w:val="center"/>
              <w:rPr>
                <w:rFonts w:ascii="Calibri" w:hAnsi="Calibri"/>
                <w:color w:val="000000"/>
                <w:lang w:val="en-US" w:eastAsia="en-US"/>
              </w:rPr>
            </w:pPr>
            <w:r w:rsidRPr="00D91D4C">
              <w:rPr>
                <w:rFonts w:ascii="Calibri" w:hAnsi="Calibri"/>
                <w:color w:val="000000"/>
                <w:lang w:val="en-US" w:eastAsia="en-US"/>
              </w:rPr>
              <w:t> </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80</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fe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5</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2</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369</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4</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4</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6</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657</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1</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8</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6.9</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3670</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0</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65</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fe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4</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4</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262</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0</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69</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4</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7</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157</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2</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fe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8</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7</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245</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0</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6</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fe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3</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256</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0</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80</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yes</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4</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9</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400</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w:t>
            </w:r>
          </w:p>
        </w:tc>
      </w:tr>
      <w:tr w:rsidR="001B31BC" w:rsidRPr="00D91D4C" w:rsidTr="00CD34B3">
        <w:trPr>
          <w:trHeight w:val="315"/>
        </w:trPr>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72</w:t>
            </w:r>
          </w:p>
        </w:tc>
        <w:tc>
          <w:tcPr>
            <w:tcW w:w="890"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female</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38"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rPr>
                <w:rFonts w:ascii="Calibri" w:hAnsi="Calibri"/>
                <w:color w:val="000000"/>
                <w:lang w:val="en-US" w:eastAsia="en-US"/>
              </w:rPr>
            </w:pPr>
            <w:r w:rsidRPr="00D91D4C">
              <w:rPr>
                <w:rFonts w:ascii="Calibri" w:hAnsi="Calibri"/>
                <w:color w:val="000000"/>
                <w:lang w:val="en-US" w:eastAsia="en-US"/>
              </w:rPr>
              <w:t>no</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0</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5.1</w:t>
            </w:r>
          </w:p>
        </w:tc>
        <w:tc>
          <w:tcPr>
            <w:tcW w:w="70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2986</w:t>
            </w:r>
          </w:p>
        </w:tc>
        <w:tc>
          <w:tcPr>
            <w:tcW w:w="523" w:type="dxa"/>
            <w:tcBorders>
              <w:top w:val="nil"/>
              <w:left w:val="nil"/>
              <w:bottom w:val="nil"/>
              <w:right w:val="nil"/>
            </w:tcBorders>
            <w:shd w:val="clear" w:color="auto" w:fill="auto"/>
            <w:noWrap/>
            <w:vAlign w:val="bottom"/>
            <w:hideMark/>
          </w:tcPr>
          <w:p w:rsidR="001B31BC" w:rsidRPr="00D91D4C" w:rsidRDefault="001B31BC" w:rsidP="00CD34B3">
            <w:pPr>
              <w:jc w:val="right"/>
              <w:rPr>
                <w:rFonts w:ascii="Calibri" w:hAnsi="Calibri"/>
                <w:color w:val="000000"/>
                <w:lang w:val="en-US" w:eastAsia="en-US"/>
              </w:rPr>
            </w:pPr>
            <w:r w:rsidRPr="00D91D4C">
              <w:rPr>
                <w:rFonts w:ascii="Calibri" w:hAnsi="Calibri"/>
                <w:color w:val="000000"/>
                <w:lang w:val="en-US" w:eastAsia="en-US"/>
              </w:rPr>
              <w:t>1</w:t>
            </w:r>
          </w:p>
        </w:tc>
      </w:tr>
      <w:tr w:rsidR="001B31BC" w:rsidRPr="00D91D4C" w:rsidTr="00CD34B3">
        <w:trPr>
          <w:trHeight w:val="315"/>
        </w:trPr>
        <w:tc>
          <w:tcPr>
            <w:tcW w:w="523" w:type="dxa"/>
            <w:tcBorders>
              <w:top w:val="nil"/>
              <w:left w:val="nil"/>
              <w:bottom w:val="nil"/>
              <w:right w:val="nil"/>
            </w:tcBorders>
            <w:shd w:val="clear" w:color="auto" w:fill="auto"/>
            <w:noWrap/>
            <w:vAlign w:val="bottom"/>
          </w:tcPr>
          <w:p w:rsidR="001B31BC" w:rsidRDefault="001B31BC" w:rsidP="00CD34B3">
            <w:pPr>
              <w:jc w:val="right"/>
              <w:rPr>
                <w:rFonts w:ascii="Calibri" w:hAnsi="Calibri"/>
                <w:color w:val="000000"/>
                <w:lang w:val="en-US" w:eastAsia="en-US"/>
              </w:rPr>
            </w:pPr>
          </w:p>
          <w:p w:rsidR="001B31BC" w:rsidRPr="00D91D4C" w:rsidRDefault="001B31BC" w:rsidP="00CD34B3">
            <w:pPr>
              <w:jc w:val="right"/>
              <w:rPr>
                <w:rFonts w:ascii="Calibri" w:hAnsi="Calibri"/>
                <w:color w:val="000000"/>
                <w:lang w:val="en-US" w:eastAsia="en-US"/>
              </w:rPr>
            </w:pPr>
          </w:p>
        </w:tc>
        <w:tc>
          <w:tcPr>
            <w:tcW w:w="890"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38"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jc w:val="right"/>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jc w:val="right"/>
              <w:rPr>
                <w:rFonts w:ascii="Calibri" w:hAnsi="Calibri"/>
                <w:color w:val="000000"/>
                <w:lang w:val="en-US" w:eastAsia="en-US"/>
              </w:rPr>
            </w:pPr>
          </w:p>
        </w:tc>
        <w:tc>
          <w:tcPr>
            <w:tcW w:w="703" w:type="dxa"/>
            <w:tcBorders>
              <w:top w:val="nil"/>
              <w:left w:val="nil"/>
              <w:bottom w:val="nil"/>
              <w:right w:val="nil"/>
            </w:tcBorders>
            <w:shd w:val="clear" w:color="auto" w:fill="auto"/>
            <w:noWrap/>
            <w:vAlign w:val="bottom"/>
          </w:tcPr>
          <w:p w:rsidR="001B31BC" w:rsidRPr="00D91D4C" w:rsidRDefault="001B31BC" w:rsidP="00CD34B3">
            <w:pPr>
              <w:jc w:val="right"/>
              <w:rPr>
                <w:rFonts w:ascii="Calibri" w:hAnsi="Calibri"/>
                <w:color w:val="000000"/>
                <w:lang w:val="en-US" w:eastAsia="en-US"/>
              </w:rPr>
            </w:pPr>
          </w:p>
        </w:tc>
        <w:tc>
          <w:tcPr>
            <w:tcW w:w="523" w:type="dxa"/>
            <w:tcBorders>
              <w:top w:val="nil"/>
              <w:left w:val="nil"/>
              <w:bottom w:val="nil"/>
              <w:right w:val="nil"/>
            </w:tcBorders>
            <w:shd w:val="clear" w:color="auto" w:fill="auto"/>
            <w:noWrap/>
            <w:vAlign w:val="bottom"/>
          </w:tcPr>
          <w:p w:rsidR="001B31BC" w:rsidRPr="00D91D4C" w:rsidRDefault="001B31BC" w:rsidP="00CD34B3">
            <w:pPr>
              <w:jc w:val="right"/>
              <w:rPr>
                <w:rFonts w:ascii="Calibri" w:hAnsi="Calibri"/>
                <w:color w:val="000000"/>
                <w:lang w:val="en-US" w:eastAsia="en-US"/>
              </w:rPr>
            </w:pPr>
          </w:p>
        </w:tc>
      </w:tr>
    </w:tbl>
    <w:p w:rsidR="001B31BC" w:rsidRDefault="001B31BC" w:rsidP="001B31BC">
      <w:pPr>
        <w:pStyle w:val="Paragraph"/>
      </w:pPr>
      <w:r w:rsidRPr="003A4B18">
        <w:t xml:space="preserve">To illustrate the nature of the attributes that are candidates for feature selection, </w:t>
      </w:r>
      <w:r>
        <w:fldChar w:fldCharType="begin"/>
      </w:r>
      <w:r>
        <w:instrText xml:space="preserve"> REF _Ref401571319 \h </w:instrText>
      </w:r>
      <w:r>
        <w:fldChar w:fldCharType="separate"/>
      </w:r>
      <w:r>
        <w:t xml:space="preserve">Table </w:t>
      </w:r>
      <w:r>
        <w:rPr>
          <w:noProof/>
        </w:rPr>
        <w:t>1</w:t>
      </w:r>
      <w:r>
        <w:fldChar w:fldCharType="end"/>
      </w:r>
      <w:r w:rsidRPr="003A4B18">
        <w:t xml:space="preserve"> presents the attributes for a random sample of observations. The nature of the features to be used as covariates has an importan</w:t>
      </w:r>
      <w:r>
        <w:t>t impact on algorithm selection and an initial investigation into their distribution and cross-correlations is the first step in building a predictive model.</w:t>
      </w:r>
    </w:p>
    <w:p w:rsidR="001B31BC" w:rsidRDefault="001B31BC" w:rsidP="001B31BC">
      <w:pPr>
        <w:pStyle w:val="Paragraph"/>
      </w:pPr>
    </w:p>
    <w:p w:rsidR="001B31BC" w:rsidRDefault="001B31BC" w:rsidP="001B31BC">
      <w:pPr>
        <w:pStyle w:val="Paragraph"/>
      </w:pPr>
      <w:r w:rsidRPr="003A4B18">
        <w:t>Figure</w:t>
      </w:r>
      <w:r>
        <w:t xml:space="preserve">s 1 and 2 </w:t>
      </w:r>
      <w:r w:rsidRPr="003A4B18">
        <w:t>present the density plot</w:t>
      </w:r>
      <w:r>
        <w:t>s</w:t>
      </w:r>
      <w:r w:rsidRPr="003A4B18">
        <w:t xml:space="preserve"> for </w:t>
      </w:r>
      <w:r w:rsidRPr="00D11496">
        <w:rPr>
          <w:i/>
        </w:rPr>
        <w:t>age</w:t>
      </w:r>
      <w:r w:rsidRPr="003A4B18">
        <w:t xml:space="preserve"> </w:t>
      </w:r>
      <w:r>
        <w:t xml:space="preserve">and </w:t>
      </w:r>
      <w:r>
        <w:rPr>
          <w:i/>
        </w:rPr>
        <w:t xml:space="preserve">total serum </w:t>
      </w:r>
      <w:r w:rsidRPr="00D11496">
        <w:t>cholesterol</w:t>
      </w:r>
      <w:r>
        <w:t xml:space="preserve"> </w:t>
      </w:r>
      <w:r w:rsidRPr="00D11496">
        <w:t>within</w:t>
      </w:r>
      <w:r w:rsidRPr="003A4B18">
        <w:t xml:space="preserve"> the study populat</w:t>
      </w:r>
      <w:r>
        <w:t xml:space="preserve">ion respectively. The third continuously distributed feature is strokeScore, or </w:t>
      </w:r>
      <w:r w:rsidRPr="00D11496">
        <w:rPr>
          <w:i/>
        </w:rPr>
        <w:t>Stroke Score</w:t>
      </w:r>
      <w:r>
        <w:t xml:space="preserve">, which </w:t>
      </w:r>
      <w:r w:rsidRPr="003A4B18">
        <w:t>is based on t</w:t>
      </w:r>
      <w:r>
        <w:t>he Scandinavian Stroke Score, a subjectively assigned score/</w:t>
      </w:r>
      <w:r w:rsidRPr="003A4B18">
        <w:t>index with three sub-indices</w:t>
      </w:r>
      <w:r>
        <w:t xml:space="preserve"> </w:t>
      </w:r>
      <w:r>
        <w:fldChar w:fldCharType="begin"/>
      </w:r>
      <w:r>
        <w:instrText xml:space="preserve"> ADDIN ZOTERO_ITEM CSL_CITATION {"citationID":"2ljs6iahl4","properties":{"formattedCitation":"[5]","plainCitation":"[5]"},"citationItems":[{"id":856,"uris":["http://zotero.org/users/1980127/items/EFVCFAQ9"],"uri":["http://zotero.org/users/1980127/items/EFVCFAQ9"],"itemData":{"id":856,"type":"article-journal","title":"Multicenter trial of hemodilution in ischemic stroke--background and study protocol. Scandinavian Stroke Study Group","container-title":"Stroke; a Journal of Cerebral Circulation","page":"885-890","volume":"16","issue":"5","source":"NCBI PubMed","ISSN":"0039-2499","note":"PMID: 3901425","journalAbbreviation":"Stroke","language":"eng","issued":{"date-parts":[["1985",10]]},"PMID":"3901425"}}],"schema":"https://github.com/citation-style-language/schema/raw/master/csl-citation.json"} </w:instrText>
      </w:r>
      <w:r>
        <w:fldChar w:fldCharType="separate"/>
      </w:r>
      <w:r w:rsidRPr="008D0A77">
        <w:t>[5]</w:t>
      </w:r>
      <w:r>
        <w:fldChar w:fldCharType="end"/>
      </w:r>
      <w:r w:rsidRPr="003A4B18">
        <w:t>. The somewhat odd nature of this combined index is shown in.</w:t>
      </w:r>
      <w:r>
        <w:t xml:space="preserve"> </w:t>
      </w:r>
      <w:r>
        <w:fldChar w:fldCharType="begin"/>
      </w:r>
      <w:r>
        <w:instrText xml:space="preserve"> REF _Ref401577692 \h </w:instrText>
      </w:r>
      <w:r>
        <w:fldChar w:fldCharType="separate"/>
      </w:r>
      <w:r>
        <w:t xml:space="preserve">Figure </w:t>
      </w:r>
      <w:r>
        <w:rPr>
          <w:noProof/>
        </w:rPr>
        <w:t>1</w:t>
      </w:r>
      <w:r>
        <w:fldChar w:fldCharType="end"/>
      </w:r>
      <w:r>
        <w:t xml:space="preserve">. </w:t>
      </w:r>
      <w:r w:rsidRPr="003A4B18">
        <w:t>Subjective, multipart scales, often show this type of distributional behavior. If treated as a continuous variable, such a feature can be increase the overall “noise” level of the model. An easy fix is to collapse the buckets into ones that show smoother distributional behavior.</w:t>
      </w:r>
    </w:p>
    <w:p w:rsidR="001B31BC" w:rsidRDefault="001B31BC" w:rsidP="001B31BC">
      <w:pPr>
        <w:pStyle w:val="Newparagraph"/>
        <w:keepNext/>
        <w:jc w:val="center"/>
      </w:pPr>
      <w:r w:rsidRPr="008D0A77">
        <w:rPr>
          <w:noProof/>
          <w:lang w:eastAsia="en-US"/>
        </w:rPr>
        <w:lastRenderedPageBreak/>
        <w:drawing>
          <wp:inline distT="0" distB="0" distL="0" distR="0" wp14:anchorId="14AC53D5" wp14:editId="3218DCA2">
            <wp:extent cx="4023360" cy="4023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3360" cy="4023360"/>
                    </a:xfrm>
                    <a:prstGeom prst="rect">
                      <a:avLst/>
                    </a:prstGeom>
                    <a:noFill/>
                    <a:ln>
                      <a:noFill/>
                    </a:ln>
                  </pic:spPr>
                </pic:pic>
              </a:graphicData>
            </a:graphic>
          </wp:inline>
        </w:drawing>
      </w:r>
    </w:p>
    <w:p w:rsidR="001B31BC" w:rsidRDefault="001B31BC" w:rsidP="001B31BC">
      <w:pPr>
        <w:pStyle w:val="Caption"/>
        <w:jc w:val="center"/>
      </w:pPr>
      <w:bookmarkStart w:id="1" w:name="_Ref401577692"/>
      <w:r>
        <w:t xml:space="preserve">Figure </w:t>
      </w:r>
      <w:r>
        <w:fldChar w:fldCharType="begin"/>
      </w:r>
      <w:r>
        <w:instrText xml:space="preserve"> SEQ Figure \* ARABIC </w:instrText>
      </w:r>
      <w:r>
        <w:fldChar w:fldCharType="separate"/>
      </w:r>
      <w:r>
        <w:rPr>
          <w:noProof/>
        </w:rPr>
        <w:t>1</w:t>
      </w:r>
      <w:r>
        <w:rPr>
          <w:noProof/>
        </w:rPr>
        <w:fldChar w:fldCharType="end"/>
      </w:r>
      <w:bookmarkEnd w:id="1"/>
      <w:r>
        <w:t>: Distribution of Age</w:t>
      </w:r>
    </w:p>
    <w:p w:rsidR="001B31BC" w:rsidRDefault="001B31BC" w:rsidP="001B31BC">
      <w:pPr>
        <w:keepNext/>
        <w:jc w:val="center"/>
      </w:pPr>
      <w:r w:rsidRPr="008D0A77">
        <w:rPr>
          <w:noProof/>
          <w:lang w:val="en-US" w:eastAsia="en-US"/>
        </w:rPr>
        <w:drawing>
          <wp:inline distT="0" distB="0" distL="0" distR="0" wp14:anchorId="7ED50CE9" wp14:editId="4E5D5396">
            <wp:extent cx="36576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1B31BC" w:rsidRDefault="001B31BC" w:rsidP="001B31BC">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Distribution of Total Serum Cholesterol</w:t>
      </w:r>
    </w:p>
    <w:p w:rsidR="001B31BC" w:rsidRDefault="001B31BC" w:rsidP="001B31BC">
      <w:pPr>
        <w:keepNext/>
        <w:jc w:val="center"/>
      </w:pPr>
      <w:r w:rsidRPr="003058B0">
        <w:rPr>
          <w:noProof/>
          <w:lang w:val="en-US" w:eastAsia="en-US"/>
        </w:rPr>
        <w:lastRenderedPageBreak/>
        <w:drawing>
          <wp:inline distT="0" distB="0" distL="0" distR="0" wp14:anchorId="6D5C6E97" wp14:editId="0E0B938A">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1B31BC" w:rsidRDefault="001B31BC" w:rsidP="001B31BC">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Distribution of Stroke Score (strokeScore)</w:t>
      </w:r>
    </w:p>
    <w:p w:rsidR="001B31BC" w:rsidRDefault="001B31BC" w:rsidP="001B31BC">
      <w:pPr>
        <w:pStyle w:val="Heading1"/>
      </w:pPr>
      <w:r>
        <w:t>Modeling</w:t>
      </w:r>
    </w:p>
    <w:p w:rsidR="001B31BC" w:rsidRDefault="001B31BC" w:rsidP="001B31BC">
      <w:pPr>
        <w:pStyle w:val="Paragraph"/>
      </w:pPr>
      <w:r w:rsidRPr="009D5934">
        <w:t xml:space="preserve">The initial model included all the 13 features shown in </w:t>
      </w:r>
      <w:r w:rsidRPr="009D5934">
        <w:fldChar w:fldCharType="begin"/>
      </w:r>
      <w:r w:rsidRPr="009D5934">
        <w:instrText xml:space="preserve"> REF _Ref401571319 \h </w:instrText>
      </w:r>
      <w:r>
        <w:instrText xml:space="preserve"> \* MERGEFORMAT </w:instrText>
      </w:r>
      <w:r w:rsidRPr="009D5934">
        <w:fldChar w:fldCharType="separate"/>
      </w:r>
      <w:r w:rsidRPr="009D5934">
        <w:t>Table 1</w:t>
      </w:r>
      <w:r w:rsidRPr="009D5934">
        <w:fldChar w:fldCharType="end"/>
      </w:r>
      <w:r w:rsidRPr="009D5934">
        <w:t xml:space="preserve">. The target is event occurrence, either another stroke, or all-cause mortality, at a given point in time. Essentially this can be thought of as a classification model across a discrete time scale. Three algorithms were tested for best fit; Cox Regression with Backward Elimination (BE), </w:t>
      </w:r>
      <w:r>
        <w:t xml:space="preserve">a </w:t>
      </w:r>
      <w:r w:rsidRPr="009D5934">
        <w:t xml:space="preserve">Random Survival Forest, and </w:t>
      </w:r>
      <w:r>
        <w:t xml:space="preserve">a </w:t>
      </w:r>
      <w:r w:rsidRPr="009D5934">
        <w:t>Conditional Forest.</w:t>
      </w:r>
    </w:p>
    <w:p w:rsidR="00605069" w:rsidRPr="00605069" w:rsidRDefault="00605069" w:rsidP="00605069">
      <w:pPr>
        <w:pStyle w:val="Newparagraph"/>
      </w:pPr>
    </w:p>
    <w:p w:rsidR="001B31BC" w:rsidRPr="009D5934" w:rsidRDefault="001B31BC" w:rsidP="001B31BC">
      <w:pPr>
        <w:pStyle w:val="Heading2"/>
      </w:pPr>
      <w:r w:rsidRPr="009D5934">
        <w:t>Prediction Accuracy</w:t>
      </w:r>
    </w:p>
    <w:p w:rsidR="001B31BC" w:rsidRDefault="001B31BC" w:rsidP="001B31BC">
      <w:pPr>
        <w:pStyle w:val="Paragraph"/>
      </w:pPr>
      <w:r>
        <w:t xml:space="preserve">There are a number of methods to estimating prediction accuracy for continuous or categorical outcome targets </w:t>
      </w:r>
      <w:r>
        <w:fldChar w:fldCharType="begin"/>
      </w:r>
      <w:r>
        <w:instrText xml:space="preserve"> ADDIN ZOTERO_ITEM CSL_CITATION {"citationID":"1ls7gg2uc2","properties":{"formattedCitation":"[6]","plainCitation":"[6]"},"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fldChar w:fldCharType="separate"/>
      </w:r>
      <w:r w:rsidRPr="009E6F7F">
        <w:t>[6]</w:t>
      </w:r>
      <w:r>
        <w:fldChar w:fldCharType="end"/>
      </w:r>
      <w:r>
        <w:t xml:space="preserve">. Survival predictions do not easily fit into any of the typical approaches as the accuracy of a particular model depends on the outcome day against which it is being tested. Rather than simply predicting a single point in time outcome, or a number of days to a particular event, the interest is in describing a predicted </w:t>
      </w:r>
      <w:r>
        <w:rPr>
          <w:i/>
        </w:rPr>
        <w:t>survival curve</w:t>
      </w:r>
      <w:r>
        <w:t xml:space="preserve">. From such a curve, single day predictions can be extracted. One approach to estimating the accuracy of prediction when the output is a survival curve is to use </w:t>
      </w:r>
      <w:r>
        <w:rPr>
          <w:i/>
        </w:rPr>
        <w:t>Prediction Error Curves</w:t>
      </w:r>
      <w:r>
        <w:t xml:space="preserve"> </w:t>
      </w:r>
      <w:r>
        <w:fldChar w:fldCharType="begin"/>
      </w:r>
      <w:r>
        <w:instrText xml:space="preserve"> ADDIN ZOTERO_ITEM CSL_CITATION {"citationID":"16i9tqsvit","properties":{"formattedCitation":"[7]","plainCitation":"[7]"},"citationItems":[{"id":838,"uris":["http://zotero.org/users/1980127/items/MNMBPVQH"],"uri":["http://zotero.org/users/1980127/items/MNMBPVQH"],"itemData":{"id":838,"type":"article-journal","title":"Evaluating Random Forests for Survival Analysis Using Prediction Error Curves","container-title":"http://www.jstatsoft.org/v50/i11/paper","author":[{"family":"Mogensen","given":"Ulla B."},{"family":"Ishwaran","given":"Hemant"},{"family":"Gerds","given":"Thomas A."}],"issued":{"date-parts":[["2012",9,18]]}}}],"schema":"https://github.com/citation-style-language/schema/raw/master/csl-citation.json"} </w:instrText>
      </w:r>
      <w:r>
        <w:fldChar w:fldCharType="separate"/>
      </w:r>
      <w:r w:rsidRPr="009E6F7F">
        <w:t>[7]</w:t>
      </w:r>
      <w:r>
        <w:fldChar w:fldCharType="end"/>
      </w:r>
      <w:r>
        <w:t xml:space="preserve">. This approach involves calculating accuracy for each time point within the target time span using the </w:t>
      </w:r>
      <w:r>
        <w:rPr>
          <w:i/>
        </w:rPr>
        <w:t>Brier Score</w:t>
      </w:r>
      <w:r>
        <w:t xml:space="preserve"> </w:t>
      </w:r>
      <w:r>
        <w:fldChar w:fldCharType="begin"/>
      </w:r>
      <w:r>
        <w:instrText xml:space="preserve"> ADDIN ZOTERO_ITEM CSL_CITATION {"citationID":"24kbh2qkir","properties":{"formattedCitation":"[8]","plainCitation":"[8]"},"citationItems":[{"id":860,"uris":["http://zotero.org/users/1980127/items/46CAM838"],"uri":["http://zotero.org/users/1980127/items/46CAM838"],"itemData":{"id":860,"type":"article-journal","title":"Decomposition of the Brier score for weighted forecast-verification pairs","container-title":"Quarterly Journal of the Royal Meteorological Society","page":"1364–1370","volume":"136","issue":"650","DOI":"10.1002/qj.641","ISSN":"1477-870X","author":[{"family":"Young","given":"R. M. B."}],"issued":{"date-parts":[["2010"]]}}}],"schema":"https://github.com/citation-style-language/schema/raw/master/csl-citation.json"} </w:instrText>
      </w:r>
      <w:r>
        <w:fldChar w:fldCharType="separate"/>
      </w:r>
      <w:r w:rsidRPr="00A35004">
        <w:t>[8]</w:t>
      </w:r>
      <w:r>
        <w:fldChar w:fldCharType="end"/>
      </w:r>
      <w:r>
        <w:t xml:space="preserve"> and then integrating the derived empirical function over the time span desired, which Morgensen et. al. refer to as the </w:t>
      </w:r>
      <w:r>
        <w:rPr>
          <w:i/>
        </w:rPr>
        <w:t>Integrated Brier Score</w:t>
      </w:r>
      <w:r>
        <w:t>.</w:t>
      </w:r>
    </w:p>
    <w:p w:rsidR="00605069" w:rsidRPr="00605069" w:rsidRDefault="00605069" w:rsidP="00605069">
      <w:pPr>
        <w:pStyle w:val="Newparagraph"/>
      </w:pPr>
    </w:p>
    <w:p w:rsidR="001B31BC" w:rsidRDefault="001B31BC" w:rsidP="001B31BC">
      <w:pPr>
        <w:pStyle w:val="Caption"/>
        <w:keepNext/>
        <w:jc w:val="center"/>
      </w:pPr>
      <w:bookmarkStart w:id="2" w:name="_Ref401576851"/>
      <w:r>
        <w:lastRenderedPageBreak/>
        <w:t xml:space="preserve">Table </w:t>
      </w:r>
      <w:r>
        <w:fldChar w:fldCharType="begin"/>
      </w:r>
      <w:r>
        <w:instrText xml:space="preserve"> SEQ Table \* ARABIC </w:instrText>
      </w:r>
      <w:r>
        <w:fldChar w:fldCharType="separate"/>
      </w:r>
      <w:r>
        <w:rPr>
          <w:noProof/>
        </w:rPr>
        <w:t>2</w:t>
      </w:r>
      <w:r>
        <w:rPr>
          <w:noProof/>
        </w:rPr>
        <w:fldChar w:fldCharType="end"/>
      </w:r>
      <w:bookmarkEnd w:id="2"/>
      <w:r>
        <w:t>: Accuracy Comparison</w:t>
      </w:r>
    </w:p>
    <w:tbl>
      <w:tblPr>
        <w:tblW w:w="6954" w:type="dxa"/>
        <w:jc w:val="center"/>
        <w:tblLook w:val="04A0" w:firstRow="1" w:lastRow="0" w:firstColumn="1" w:lastColumn="0" w:noHBand="0" w:noVBand="1"/>
      </w:tblPr>
      <w:tblGrid>
        <w:gridCol w:w="2420"/>
        <w:gridCol w:w="836"/>
        <w:gridCol w:w="1119"/>
        <w:gridCol w:w="974"/>
        <w:gridCol w:w="1605"/>
      </w:tblGrid>
      <w:tr w:rsidR="001B31BC" w:rsidRPr="00E02913" w:rsidTr="00CD34B3">
        <w:trPr>
          <w:trHeight w:val="300"/>
          <w:jc w:val="center"/>
        </w:trPr>
        <w:tc>
          <w:tcPr>
            <w:tcW w:w="2420" w:type="dxa"/>
            <w:tcBorders>
              <w:top w:val="single" w:sz="4" w:space="0" w:color="auto"/>
              <w:left w:val="nil"/>
              <w:bottom w:val="single" w:sz="4" w:space="0" w:color="auto"/>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 </w:t>
            </w:r>
          </w:p>
        </w:tc>
        <w:tc>
          <w:tcPr>
            <w:tcW w:w="836" w:type="dxa"/>
            <w:tcBorders>
              <w:top w:val="single" w:sz="4" w:space="0" w:color="auto"/>
              <w:left w:val="nil"/>
              <w:bottom w:val="single" w:sz="4" w:space="0" w:color="auto"/>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AppErr</w:t>
            </w:r>
          </w:p>
        </w:tc>
        <w:tc>
          <w:tcPr>
            <w:tcW w:w="1119" w:type="dxa"/>
            <w:tcBorders>
              <w:top w:val="single" w:sz="4" w:space="0" w:color="auto"/>
              <w:left w:val="nil"/>
              <w:bottom w:val="single" w:sz="4" w:space="0" w:color="auto"/>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BootCvErr</w:t>
            </w:r>
          </w:p>
        </w:tc>
        <w:tc>
          <w:tcPr>
            <w:tcW w:w="974" w:type="dxa"/>
            <w:tcBorders>
              <w:top w:val="single" w:sz="4" w:space="0" w:color="auto"/>
              <w:left w:val="nil"/>
              <w:bottom w:val="single" w:sz="4" w:space="0" w:color="auto"/>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NoInfErr</w:t>
            </w:r>
          </w:p>
        </w:tc>
        <w:tc>
          <w:tcPr>
            <w:tcW w:w="1605" w:type="dxa"/>
            <w:tcBorders>
              <w:top w:val="single" w:sz="4" w:space="0" w:color="auto"/>
              <w:left w:val="nil"/>
              <w:bottom w:val="single" w:sz="4" w:space="0" w:color="auto"/>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Boot632plusErr</w:t>
            </w:r>
          </w:p>
        </w:tc>
      </w:tr>
      <w:tr w:rsidR="001B31BC" w:rsidRPr="00E02913" w:rsidTr="00CD34B3">
        <w:trPr>
          <w:trHeight w:val="300"/>
          <w:jc w:val="center"/>
        </w:trPr>
        <w:tc>
          <w:tcPr>
            <w:tcW w:w="2420" w:type="dxa"/>
            <w:tcBorders>
              <w:top w:val="nil"/>
              <w:left w:val="nil"/>
              <w:bottom w:val="nil"/>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Null Model</w:t>
            </w:r>
          </w:p>
        </w:tc>
        <w:tc>
          <w:tcPr>
            <w:tcW w:w="836"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20</w:t>
            </w:r>
          </w:p>
        </w:tc>
        <w:tc>
          <w:tcPr>
            <w:tcW w:w="1119"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20</w:t>
            </w:r>
          </w:p>
        </w:tc>
        <w:tc>
          <w:tcPr>
            <w:tcW w:w="974"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p>
        </w:tc>
        <w:tc>
          <w:tcPr>
            <w:tcW w:w="1605" w:type="dxa"/>
            <w:tcBorders>
              <w:top w:val="nil"/>
              <w:left w:val="nil"/>
              <w:bottom w:val="nil"/>
              <w:right w:val="nil"/>
            </w:tcBorders>
            <w:shd w:val="clear" w:color="auto" w:fill="auto"/>
            <w:noWrap/>
            <w:vAlign w:val="bottom"/>
            <w:hideMark/>
          </w:tcPr>
          <w:p w:rsidR="001B31BC" w:rsidRPr="00E02913" w:rsidRDefault="001B31BC" w:rsidP="00CD34B3">
            <w:pPr>
              <w:rPr>
                <w:sz w:val="20"/>
                <w:szCs w:val="20"/>
                <w:lang w:val="en-US" w:eastAsia="en-US"/>
              </w:rPr>
            </w:pPr>
          </w:p>
        </w:tc>
      </w:tr>
      <w:tr w:rsidR="001B31BC" w:rsidRPr="00E02913" w:rsidTr="00CD34B3">
        <w:trPr>
          <w:trHeight w:val="300"/>
          <w:jc w:val="center"/>
        </w:trPr>
        <w:tc>
          <w:tcPr>
            <w:tcW w:w="2420" w:type="dxa"/>
            <w:tcBorders>
              <w:top w:val="nil"/>
              <w:left w:val="nil"/>
              <w:bottom w:val="nil"/>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Cox Regression</w:t>
            </w:r>
          </w:p>
        </w:tc>
        <w:tc>
          <w:tcPr>
            <w:tcW w:w="836"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6</w:t>
            </w:r>
          </w:p>
        </w:tc>
        <w:tc>
          <w:tcPr>
            <w:tcW w:w="1119"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23</w:t>
            </w:r>
          </w:p>
        </w:tc>
        <w:tc>
          <w:tcPr>
            <w:tcW w:w="974"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p>
        </w:tc>
        <w:tc>
          <w:tcPr>
            <w:tcW w:w="1605" w:type="dxa"/>
            <w:tcBorders>
              <w:top w:val="nil"/>
              <w:left w:val="nil"/>
              <w:bottom w:val="nil"/>
              <w:right w:val="nil"/>
            </w:tcBorders>
            <w:shd w:val="clear" w:color="auto" w:fill="auto"/>
            <w:noWrap/>
            <w:vAlign w:val="bottom"/>
            <w:hideMark/>
          </w:tcPr>
          <w:p w:rsidR="001B31BC" w:rsidRPr="00E02913" w:rsidRDefault="001B31BC" w:rsidP="00CD34B3">
            <w:pPr>
              <w:rPr>
                <w:sz w:val="20"/>
                <w:szCs w:val="20"/>
                <w:lang w:val="en-US" w:eastAsia="en-US"/>
              </w:rPr>
            </w:pPr>
          </w:p>
        </w:tc>
      </w:tr>
      <w:tr w:rsidR="001B31BC" w:rsidRPr="00E02913" w:rsidTr="00CD34B3">
        <w:trPr>
          <w:trHeight w:val="300"/>
          <w:jc w:val="center"/>
        </w:trPr>
        <w:tc>
          <w:tcPr>
            <w:tcW w:w="2420" w:type="dxa"/>
            <w:tcBorders>
              <w:top w:val="nil"/>
              <w:left w:val="nil"/>
              <w:bottom w:val="nil"/>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Random Survival Forest</w:t>
            </w:r>
          </w:p>
        </w:tc>
        <w:tc>
          <w:tcPr>
            <w:tcW w:w="836"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08</w:t>
            </w:r>
          </w:p>
        </w:tc>
        <w:tc>
          <w:tcPr>
            <w:tcW w:w="1119"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8</w:t>
            </w:r>
          </w:p>
        </w:tc>
        <w:tc>
          <w:tcPr>
            <w:tcW w:w="974"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26</w:t>
            </w:r>
          </w:p>
        </w:tc>
        <w:tc>
          <w:tcPr>
            <w:tcW w:w="1605"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6</w:t>
            </w:r>
          </w:p>
        </w:tc>
      </w:tr>
      <w:tr w:rsidR="001B31BC" w:rsidRPr="00E02913" w:rsidTr="00CD34B3">
        <w:trPr>
          <w:trHeight w:val="300"/>
          <w:jc w:val="center"/>
        </w:trPr>
        <w:tc>
          <w:tcPr>
            <w:tcW w:w="2420" w:type="dxa"/>
            <w:tcBorders>
              <w:top w:val="nil"/>
              <w:left w:val="nil"/>
              <w:bottom w:val="nil"/>
              <w:right w:val="nil"/>
            </w:tcBorders>
            <w:shd w:val="clear" w:color="auto" w:fill="auto"/>
            <w:noWrap/>
            <w:vAlign w:val="bottom"/>
            <w:hideMark/>
          </w:tcPr>
          <w:p w:rsidR="001B31BC" w:rsidRPr="00E02913" w:rsidRDefault="001B31BC" w:rsidP="00CD34B3">
            <w:pPr>
              <w:rPr>
                <w:rFonts w:ascii="Calibri" w:hAnsi="Calibri"/>
                <w:color w:val="000000"/>
                <w:sz w:val="22"/>
                <w:szCs w:val="22"/>
                <w:lang w:val="en-US" w:eastAsia="en-US"/>
              </w:rPr>
            </w:pPr>
            <w:r w:rsidRPr="00E02913">
              <w:rPr>
                <w:rFonts w:ascii="Calibri" w:hAnsi="Calibri"/>
                <w:color w:val="000000"/>
                <w:sz w:val="22"/>
                <w:szCs w:val="22"/>
                <w:lang w:val="en-US" w:eastAsia="en-US"/>
              </w:rPr>
              <w:t>Conditional Forest</w:t>
            </w:r>
          </w:p>
        </w:tc>
        <w:tc>
          <w:tcPr>
            <w:tcW w:w="836"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5</w:t>
            </w:r>
          </w:p>
        </w:tc>
        <w:tc>
          <w:tcPr>
            <w:tcW w:w="1119"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8</w:t>
            </w:r>
          </w:p>
        </w:tc>
        <w:tc>
          <w:tcPr>
            <w:tcW w:w="974"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22</w:t>
            </w:r>
          </w:p>
        </w:tc>
        <w:tc>
          <w:tcPr>
            <w:tcW w:w="1605" w:type="dxa"/>
            <w:tcBorders>
              <w:top w:val="nil"/>
              <w:left w:val="nil"/>
              <w:bottom w:val="nil"/>
              <w:right w:val="nil"/>
            </w:tcBorders>
            <w:shd w:val="clear" w:color="auto" w:fill="auto"/>
            <w:noWrap/>
            <w:vAlign w:val="bottom"/>
            <w:hideMark/>
          </w:tcPr>
          <w:p w:rsidR="001B31BC" w:rsidRPr="00E02913" w:rsidRDefault="001B31BC" w:rsidP="00CD34B3">
            <w:pPr>
              <w:jc w:val="right"/>
              <w:rPr>
                <w:rFonts w:ascii="Calibri" w:hAnsi="Calibri"/>
                <w:color w:val="000000"/>
                <w:sz w:val="22"/>
                <w:szCs w:val="22"/>
                <w:lang w:val="en-US" w:eastAsia="en-US"/>
              </w:rPr>
            </w:pPr>
            <w:r w:rsidRPr="00E02913">
              <w:rPr>
                <w:rFonts w:ascii="Calibri" w:hAnsi="Calibri"/>
                <w:color w:val="000000"/>
                <w:sz w:val="22"/>
                <w:szCs w:val="22"/>
                <w:lang w:val="en-US" w:eastAsia="en-US"/>
              </w:rPr>
              <w:t>0.17</w:t>
            </w:r>
          </w:p>
        </w:tc>
      </w:tr>
      <w:tr w:rsidR="001B31BC" w:rsidRPr="00E02913" w:rsidTr="00CD34B3">
        <w:trPr>
          <w:trHeight w:val="300"/>
          <w:jc w:val="center"/>
        </w:trPr>
        <w:tc>
          <w:tcPr>
            <w:tcW w:w="2420" w:type="dxa"/>
            <w:tcBorders>
              <w:top w:val="nil"/>
              <w:left w:val="nil"/>
              <w:bottom w:val="nil"/>
              <w:right w:val="nil"/>
            </w:tcBorders>
            <w:shd w:val="clear" w:color="auto" w:fill="auto"/>
            <w:noWrap/>
            <w:vAlign w:val="bottom"/>
          </w:tcPr>
          <w:p w:rsidR="001B31BC" w:rsidRDefault="001B31BC" w:rsidP="00CD34B3">
            <w:pPr>
              <w:rPr>
                <w:rFonts w:ascii="Calibri" w:hAnsi="Calibri"/>
                <w:color w:val="000000"/>
                <w:sz w:val="22"/>
                <w:szCs w:val="22"/>
                <w:lang w:val="en-US" w:eastAsia="en-US"/>
              </w:rPr>
            </w:pPr>
          </w:p>
          <w:p w:rsidR="001B31BC" w:rsidRPr="00E02913" w:rsidRDefault="001B31BC" w:rsidP="00CD34B3">
            <w:pPr>
              <w:rPr>
                <w:rFonts w:ascii="Calibri" w:hAnsi="Calibri"/>
                <w:color w:val="000000"/>
                <w:sz w:val="22"/>
                <w:szCs w:val="22"/>
                <w:lang w:val="en-US" w:eastAsia="en-US"/>
              </w:rPr>
            </w:pPr>
          </w:p>
        </w:tc>
        <w:tc>
          <w:tcPr>
            <w:tcW w:w="836" w:type="dxa"/>
            <w:tcBorders>
              <w:top w:val="nil"/>
              <w:left w:val="nil"/>
              <w:bottom w:val="nil"/>
              <w:right w:val="nil"/>
            </w:tcBorders>
            <w:shd w:val="clear" w:color="auto" w:fill="auto"/>
            <w:noWrap/>
            <w:vAlign w:val="bottom"/>
          </w:tcPr>
          <w:p w:rsidR="001B31BC" w:rsidRPr="00E02913" w:rsidRDefault="001B31BC" w:rsidP="00CD34B3">
            <w:pPr>
              <w:jc w:val="right"/>
              <w:rPr>
                <w:rFonts w:ascii="Calibri" w:hAnsi="Calibri"/>
                <w:color w:val="000000"/>
                <w:sz w:val="22"/>
                <w:szCs w:val="22"/>
                <w:lang w:val="en-US" w:eastAsia="en-US"/>
              </w:rPr>
            </w:pPr>
          </w:p>
        </w:tc>
        <w:tc>
          <w:tcPr>
            <w:tcW w:w="1119" w:type="dxa"/>
            <w:tcBorders>
              <w:top w:val="nil"/>
              <w:left w:val="nil"/>
              <w:bottom w:val="nil"/>
              <w:right w:val="nil"/>
            </w:tcBorders>
            <w:shd w:val="clear" w:color="auto" w:fill="auto"/>
            <w:noWrap/>
            <w:vAlign w:val="bottom"/>
          </w:tcPr>
          <w:p w:rsidR="001B31BC" w:rsidRPr="00E02913" w:rsidRDefault="001B31BC" w:rsidP="00CD34B3">
            <w:pPr>
              <w:jc w:val="right"/>
              <w:rPr>
                <w:rFonts w:ascii="Calibri" w:hAnsi="Calibri"/>
                <w:color w:val="000000"/>
                <w:sz w:val="22"/>
                <w:szCs w:val="22"/>
                <w:lang w:val="en-US" w:eastAsia="en-US"/>
              </w:rPr>
            </w:pPr>
          </w:p>
        </w:tc>
        <w:tc>
          <w:tcPr>
            <w:tcW w:w="974" w:type="dxa"/>
            <w:tcBorders>
              <w:top w:val="nil"/>
              <w:left w:val="nil"/>
              <w:bottom w:val="nil"/>
              <w:right w:val="nil"/>
            </w:tcBorders>
            <w:shd w:val="clear" w:color="auto" w:fill="auto"/>
            <w:noWrap/>
            <w:vAlign w:val="bottom"/>
          </w:tcPr>
          <w:p w:rsidR="001B31BC" w:rsidRPr="00E02913" w:rsidRDefault="001B31BC" w:rsidP="00CD34B3">
            <w:pPr>
              <w:jc w:val="right"/>
              <w:rPr>
                <w:rFonts w:ascii="Calibri" w:hAnsi="Calibri"/>
                <w:color w:val="000000"/>
                <w:sz w:val="22"/>
                <w:szCs w:val="22"/>
                <w:lang w:val="en-US" w:eastAsia="en-US"/>
              </w:rPr>
            </w:pPr>
          </w:p>
        </w:tc>
        <w:tc>
          <w:tcPr>
            <w:tcW w:w="1605" w:type="dxa"/>
            <w:tcBorders>
              <w:top w:val="nil"/>
              <w:left w:val="nil"/>
              <w:bottom w:val="nil"/>
              <w:right w:val="nil"/>
            </w:tcBorders>
            <w:shd w:val="clear" w:color="auto" w:fill="auto"/>
            <w:noWrap/>
            <w:vAlign w:val="bottom"/>
          </w:tcPr>
          <w:p w:rsidR="001B31BC" w:rsidRPr="00E02913" w:rsidRDefault="001B31BC" w:rsidP="00CD34B3">
            <w:pPr>
              <w:jc w:val="right"/>
              <w:rPr>
                <w:rFonts w:ascii="Calibri" w:hAnsi="Calibri"/>
                <w:color w:val="000000"/>
                <w:sz w:val="22"/>
                <w:szCs w:val="22"/>
                <w:lang w:val="en-US" w:eastAsia="en-US"/>
              </w:rPr>
            </w:pPr>
          </w:p>
        </w:tc>
      </w:tr>
    </w:tbl>
    <w:p w:rsidR="001B31BC" w:rsidRDefault="001B31BC" w:rsidP="001B31BC">
      <w:pPr>
        <w:pStyle w:val="Paragraph"/>
      </w:pPr>
      <w:r>
        <w:fldChar w:fldCharType="begin"/>
      </w:r>
      <w:r>
        <w:instrText xml:space="preserve"> REF _Ref401576851 \h </w:instrText>
      </w:r>
      <w:r>
        <w:fldChar w:fldCharType="separate"/>
      </w:r>
      <w:r>
        <w:t xml:space="preserve">Table </w:t>
      </w:r>
      <w:r>
        <w:rPr>
          <w:noProof/>
        </w:rPr>
        <w:t>2</w:t>
      </w:r>
      <w:r>
        <w:fldChar w:fldCharType="end"/>
      </w:r>
      <w:r>
        <w:t xml:space="preserve">. presents the IBS values for each of the models tested, as well as null model (Kaplan Meier with no covariates). For the Null and Cox regression models, there is a closed form solution to estimating the Brier Score for each point in time. </w:t>
      </w:r>
    </w:p>
    <w:p w:rsidR="001B31BC" w:rsidRDefault="001B31BC" w:rsidP="001B31BC">
      <w:pPr>
        <w:pStyle w:val="Paragraph"/>
        <w:jc w:val="center"/>
      </w:pPr>
      <w:r w:rsidRPr="009D4BCF">
        <w:rPr>
          <w:noProof/>
          <w:lang w:eastAsia="en-US"/>
        </w:rPr>
        <w:drawing>
          <wp:inline distT="0" distB="0" distL="0" distR="0" wp14:anchorId="6D27D232" wp14:editId="2BB7C9CB">
            <wp:extent cx="4572000"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rsidR="001B31BC" w:rsidRDefault="001B31BC" w:rsidP="001B31BC">
      <w:pPr>
        <w:pStyle w:val="Caption"/>
        <w:jc w:val="center"/>
      </w:pPr>
      <w:r>
        <w:t xml:space="preserve">Figure </w:t>
      </w:r>
      <w:r>
        <w:fldChar w:fldCharType="begin"/>
      </w:r>
      <w:r>
        <w:instrText xml:space="preserve"> SEQ Figure \* ARABIC </w:instrText>
      </w:r>
      <w:r>
        <w:fldChar w:fldCharType="separate"/>
      </w:r>
      <w:r>
        <w:rPr>
          <w:noProof/>
        </w:rPr>
        <w:t>4</w:t>
      </w:r>
      <w:r>
        <w:rPr>
          <w:noProof/>
        </w:rPr>
        <w:fldChar w:fldCharType="end"/>
      </w:r>
      <w:r>
        <w:t>: Prediction Error Curves</w:t>
      </w:r>
    </w:p>
    <w:p w:rsidR="001B31BC" w:rsidRDefault="001B31BC" w:rsidP="001B31BC">
      <w:pPr>
        <w:pStyle w:val="Paragraph"/>
      </w:pPr>
      <w:r>
        <w:t xml:space="preserve">For both the Random Survival Forest and Conditional Forest models, cross validation is accomplished using a technique known as </w:t>
      </w:r>
      <w:r>
        <w:rPr>
          <w:i/>
        </w:rPr>
        <w:t>Boot 632 + Error</w:t>
      </w:r>
      <w:r>
        <w:t xml:space="preserve">. An in depth description of this approach to cross validation can be found in </w:t>
      </w:r>
      <w:r>
        <w:fldChar w:fldCharType="begin"/>
      </w:r>
      <w:r>
        <w:instrText xml:space="preserve"> ADDIN ZOTERO_ITEM CSL_CITATION {"citationID":"t5nm8b7lc","properties":{"formattedCitation":"[9]","plainCitation":"[9]"},"citationItems":[{"id":861,"uris":["http://zotero.org/users/1980127/items/DVX4J5JE"],"uri":["http://zotero.org/users/1980127/items/DVX4J5JE"],"itemData":{"id":861,"type":"article-journal","title":"Improvements on Cross-Validation: The .632+ Bootstrap Method","container-title":"Journal of the American Statistical Association","page":"548-560","volume":"92","issue":"438","source":"JSTOR","abstract":"A training set of data has been used to construct a rule for predicting future responses. What is the error rate of this rule? This is an important question both for comparing models and for assessing a final selected model. The traditional answer to this question is given by cross-validation. The cross-validation estimate of prediction error is nearly unbiased but can be highly variable. Here we discuss bootstrap estimates of prediction error, which can be thought of as smoothed versions of cross-validation. We show that a particular bootstrap method, the .632+ rule, substantially outperforms cross-validation in a catalog of 24 simulation experiments. Besides providing point estimates, we also consider estimating the variability of an error rate estimate. All of the results here are nonparametric and apply to any possible prediction rule; however, we study only classification problems with 0-1 loss in detail. Our simulations include \"smooth\" prediction rules like Fisher's linear discriminant function and unsmooth ones like nearest neighbors.","DOI":"10.2307/2965703","ISSN":"0162-1459","shortTitle":"Improvements on Cross-Validation","journalAbbreviation":"Journal of the American Statistical Association","author":[{"family":"Efron","given":"Bradley"},{"family":"Tibshirani","given":"Robert"}],"issued":{"date-parts":[["1997",6,1]]},"accessed":{"date-parts":[["2014",10,20]]}}}],"schema":"https://github.com/citation-style-language/schema/raw/master/csl-citation.json"} </w:instrText>
      </w:r>
      <w:r>
        <w:fldChar w:fldCharType="separate"/>
      </w:r>
      <w:r w:rsidRPr="009D4BCF">
        <w:t>[9]</w:t>
      </w:r>
      <w:r>
        <w:fldChar w:fldCharType="end"/>
      </w:r>
      <w:r>
        <w:t xml:space="preserve">. </w:t>
      </w:r>
    </w:p>
    <w:p w:rsidR="00605069" w:rsidRPr="00605069" w:rsidRDefault="00605069" w:rsidP="00605069">
      <w:pPr>
        <w:pStyle w:val="Newparagraph"/>
      </w:pPr>
    </w:p>
    <w:p w:rsidR="001B31BC" w:rsidRDefault="001B31BC" w:rsidP="001B31BC">
      <w:pPr>
        <w:pStyle w:val="Heading2"/>
      </w:pPr>
      <w:r>
        <w:lastRenderedPageBreak/>
        <w:t>Variable Importance</w:t>
      </w:r>
    </w:p>
    <w:p w:rsidR="001B31BC" w:rsidRDefault="001B31BC" w:rsidP="001B31BC">
      <w:pPr>
        <w:pStyle w:val="Paragraph"/>
      </w:pPr>
      <w:r>
        <w:t xml:space="preserve">The impact of each feature on the accuracy of the over-all model can be computed in a number of ways. The approach chosen here is known as </w:t>
      </w:r>
      <w:r>
        <w:rPr>
          <w:i/>
        </w:rPr>
        <w:t xml:space="preserve">VIMP; </w:t>
      </w:r>
      <w:r>
        <w:t xml:space="preserve">an in depth description of which can be found in </w:t>
      </w:r>
      <w:r>
        <w:fldChar w:fldCharType="begin"/>
      </w:r>
      <w:r>
        <w:instrText xml:space="preserve"> ADDIN ZOTERO_ITEM CSL_CITATION {"citationID":"20ae839aba","properties":{"formattedCitation":"[10]","plainCitation":"[10]"},"citationItems":[{"id":863,"uris":["http://zotero.org/users/1980127/items/3FC3UJZP"],"uri":["http://zotero.org/users/1980127/items/3FC3UJZP"],"itemData":{"id":863,"type":"article-journal","title":"Variable importance in binary regression trees and forests","container-title":"Electronic Journal of Statistics","page":"519-537","volume":"1","source":"Project Euclid","abstract":"We characterize and study variable importance (VIMP) and pairwise variable associations in binary regression trees. A key component involves the node mean squared error for a quantity we refer to as a maximal subtree. The theory naturally extends from single trees to ensembles of trees and applies to methods like random forests. This is useful because while importance values from random forests are used to screen variables, for example they are used to filter high throughput genomic data in Bioinformatics, very little theory exists about their properties.","DOI":"10.1214/07-EJS039","ISSN":"1935-7524","note":"MR: MR2357716\nZbl: 05274627","journalAbbreviation":"Electron. J. Statist.","language":"EN","author":[{"family":"Ishwaran","given":"Hemant"}],"issued":{"date-parts":[["2007"]]},"accessed":{"date-parts":[["2014",10,20]]}}}],"schema":"https://github.com/citation-style-language/schema/raw/master/csl-citation.json"} </w:instrText>
      </w:r>
      <w:r>
        <w:fldChar w:fldCharType="separate"/>
      </w:r>
      <w:r w:rsidRPr="00514CBA">
        <w:t>[10]</w:t>
      </w:r>
      <w:r>
        <w:fldChar w:fldCharType="end"/>
      </w:r>
      <w:r>
        <w:t>.</w:t>
      </w:r>
    </w:p>
    <w:p w:rsidR="001B31BC" w:rsidRPr="00815E2B" w:rsidRDefault="001B31BC" w:rsidP="001B31BC">
      <w:pPr>
        <w:pStyle w:val="Paragraph"/>
      </w:pPr>
      <w:r>
        <w:t xml:space="preserve"> </w:t>
      </w:r>
    </w:p>
    <w:p w:rsidR="001B31BC" w:rsidRDefault="001B31BC" w:rsidP="001B31BC">
      <w:pPr>
        <w:pStyle w:val="Caption"/>
        <w:keepNext/>
        <w:jc w:val="center"/>
      </w:pPr>
      <w:bookmarkStart w:id="3" w:name="_Ref401578428"/>
      <w:r>
        <w:t xml:space="preserve">Table </w:t>
      </w:r>
      <w:r>
        <w:fldChar w:fldCharType="begin"/>
      </w:r>
      <w:r>
        <w:instrText xml:space="preserve"> SEQ Table \* ARABIC </w:instrText>
      </w:r>
      <w:r>
        <w:fldChar w:fldCharType="separate"/>
      </w:r>
      <w:r>
        <w:rPr>
          <w:noProof/>
        </w:rPr>
        <w:t>3</w:t>
      </w:r>
      <w:r>
        <w:rPr>
          <w:noProof/>
        </w:rPr>
        <w:fldChar w:fldCharType="end"/>
      </w:r>
      <w:bookmarkEnd w:id="3"/>
      <w:r>
        <w:t>: Variable Importance</w:t>
      </w:r>
    </w:p>
    <w:tbl>
      <w:tblPr>
        <w:tblW w:w="2235" w:type="dxa"/>
        <w:jc w:val="center"/>
        <w:tblLook w:val="04A0" w:firstRow="1" w:lastRow="0" w:firstColumn="1" w:lastColumn="0" w:noHBand="0" w:noVBand="1"/>
      </w:tblPr>
      <w:tblGrid>
        <w:gridCol w:w="1275"/>
        <w:gridCol w:w="960"/>
      </w:tblGrid>
      <w:tr w:rsidR="001B31BC" w:rsidRPr="00137DBF" w:rsidTr="00CD34B3">
        <w:trPr>
          <w:trHeight w:val="300"/>
          <w:jc w:val="center"/>
        </w:trPr>
        <w:tc>
          <w:tcPr>
            <w:tcW w:w="1275" w:type="dxa"/>
            <w:tcBorders>
              <w:top w:val="single" w:sz="4" w:space="0" w:color="auto"/>
              <w:left w:val="nil"/>
              <w:bottom w:val="single" w:sz="4" w:space="0" w:color="auto"/>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Feature</w:t>
            </w:r>
          </w:p>
        </w:tc>
        <w:tc>
          <w:tcPr>
            <w:tcW w:w="960" w:type="dxa"/>
            <w:tcBorders>
              <w:top w:val="single" w:sz="4" w:space="0" w:color="auto"/>
              <w:left w:val="nil"/>
              <w:bottom w:val="single" w:sz="4" w:space="0" w:color="auto"/>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VIMP</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Age</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39</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strokeScore</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26</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atrialFib</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5</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sex</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4</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cholest</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3</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alcohol</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3</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hypTen</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2</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smoke</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2</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prevStroke</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0</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hemor</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1</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diabetes</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2</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ihd</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3</w:t>
            </w:r>
          </w:p>
        </w:tc>
      </w:tr>
      <w:tr w:rsidR="001B31BC" w:rsidRPr="00137DBF" w:rsidTr="00CD34B3">
        <w:trPr>
          <w:trHeight w:val="300"/>
          <w:jc w:val="center"/>
        </w:trPr>
        <w:tc>
          <w:tcPr>
            <w:tcW w:w="1275" w:type="dxa"/>
            <w:tcBorders>
              <w:top w:val="nil"/>
              <w:left w:val="nil"/>
              <w:bottom w:val="nil"/>
              <w:right w:val="nil"/>
            </w:tcBorders>
            <w:shd w:val="clear" w:color="auto" w:fill="auto"/>
            <w:noWrap/>
            <w:vAlign w:val="bottom"/>
            <w:hideMark/>
          </w:tcPr>
          <w:p w:rsidR="001B31BC" w:rsidRPr="00137DBF" w:rsidRDefault="001B31BC" w:rsidP="00CD34B3">
            <w:pPr>
              <w:rPr>
                <w:rFonts w:ascii="Calibri" w:hAnsi="Calibri"/>
                <w:color w:val="000000"/>
                <w:sz w:val="22"/>
                <w:szCs w:val="22"/>
                <w:lang w:val="en-US" w:eastAsia="en-US"/>
              </w:rPr>
            </w:pPr>
            <w:r w:rsidRPr="00137DBF">
              <w:rPr>
                <w:rFonts w:ascii="Calibri" w:hAnsi="Calibri"/>
                <w:color w:val="000000"/>
                <w:sz w:val="22"/>
                <w:szCs w:val="22"/>
                <w:lang w:val="en-US" w:eastAsia="en-US"/>
              </w:rPr>
              <w:t>othDisease</w:t>
            </w:r>
          </w:p>
        </w:tc>
        <w:tc>
          <w:tcPr>
            <w:tcW w:w="960" w:type="dxa"/>
            <w:tcBorders>
              <w:top w:val="nil"/>
              <w:left w:val="nil"/>
              <w:bottom w:val="nil"/>
              <w:right w:val="nil"/>
            </w:tcBorders>
            <w:shd w:val="clear" w:color="auto" w:fill="auto"/>
            <w:noWrap/>
            <w:vAlign w:val="bottom"/>
            <w:hideMark/>
          </w:tcPr>
          <w:p w:rsidR="001B31BC" w:rsidRPr="00137DBF" w:rsidRDefault="001B31BC" w:rsidP="00CD34B3">
            <w:pPr>
              <w:jc w:val="right"/>
              <w:rPr>
                <w:rFonts w:ascii="Calibri" w:hAnsi="Calibri"/>
                <w:color w:val="000000"/>
                <w:sz w:val="22"/>
                <w:szCs w:val="22"/>
                <w:lang w:val="en-US" w:eastAsia="en-US"/>
              </w:rPr>
            </w:pPr>
            <w:r w:rsidRPr="00137DBF">
              <w:rPr>
                <w:rFonts w:ascii="Calibri" w:hAnsi="Calibri"/>
                <w:color w:val="000000"/>
                <w:sz w:val="22"/>
                <w:szCs w:val="22"/>
                <w:lang w:val="en-US" w:eastAsia="en-US"/>
              </w:rPr>
              <w:t>-0.004</w:t>
            </w:r>
          </w:p>
        </w:tc>
      </w:tr>
    </w:tbl>
    <w:p w:rsidR="001B31BC" w:rsidRDefault="001B31BC" w:rsidP="001B31BC">
      <w:pPr>
        <w:pStyle w:val="Newparagraph"/>
      </w:pPr>
    </w:p>
    <w:p w:rsidR="001B31BC" w:rsidRDefault="001B31BC" w:rsidP="001B31BC">
      <w:pPr>
        <w:pStyle w:val="Newparagraph"/>
      </w:pPr>
      <w:r>
        <w:t xml:space="preserve">The VIMP measures for the 13 initial features are shown in </w:t>
      </w:r>
      <w:r>
        <w:fldChar w:fldCharType="begin"/>
      </w:r>
      <w:r>
        <w:instrText xml:space="preserve"> REF _Ref401578428 \h </w:instrText>
      </w:r>
      <w:r>
        <w:fldChar w:fldCharType="separate"/>
      </w:r>
      <w:r>
        <w:t xml:space="preserve">Table </w:t>
      </w:r>
      <w:r>
        <w:rPr>
          <w:noProof/>
        </w:rPr>
        <w:t>3</w:t>
      </w:r>
      <w:r>
        <w:fldChar w:fldCharType="end"/>
      </w:r>
      <w:r>
        <w:t xml:space="preserve">. </w:t>
      </w:r>
    </w:p>
    <w:p w:rsidR="00605069" w:rsidRDefault="00605069" w:rsidP="001B31BC">
      <w:pPr>
        <w:pStyle w:val="Newparagraph"/>
      </w:pPr>
    </w:p>
    <w:p w:rsidR="001B31BC" w:rsidRDefault="001B31BC" w:rsidP="001B31BC">
      <w:pPr>
        <w:pStyle w:val="Heading2"/>
      </w:pPr>
      <w:r>
        <w:t>Model Tuning</w:t>
      </w:r>
    </w:p>
    <w:p w:rsidR="001B31BC" w:rsidRDefault="001B31BC" w:rsidP="001B31BC">
      <w:pPr>
        <w:pStyle w:val="Paragraph"/>
      </w:pPr>
      <w:r>
        <w:t>The process of iteratively tuning a model involves a number of steps, each leading to an improved model in terms of accuracy of prediction. For this example, the next step was to 1) settle on an algorithm (Random Survival Forest), and 2) reduce the feature set to the most parsimonious without losing significant accuracy.</w:t>
      </w:r>
    </w:p>
    <w:p w:rsidR="001B31BC" w:rsidRDefault="001B31BC" w:rsidP="001B31BC">
      <w:pPr>
        <w:pStyle w:val="Newparagraph"/>
      </w:pPr>
      <w:r>
        <w:t xml:space="preserve">Having removed features; hemor, diabetes, ihd, and othDisease, the model was run again with the comparative accuracy results shown in </w:t>
      </w:r>
      <w:r>
        <w:fldChar w:fldCharType="begin"/>
      </w:r>
      <w:r>
        <w:instrText xml:space="preserve"> REF _Ref401579280 \h </w:instrText>
      </w:r>
      <w:r>
        <w:fldChar w:fldCharType="separate"/>
      </w:r>
      <w:r>
        <w:t xml:space="preserve">Table </w:t>
      </w:r>
      <w:r>
        <w:rPr>
          <w:noProof/>
        </w:rPr>
        <w:t>4</w:t>
      </w:r>
      <w:r>
        <w:fldChar w:fldCharType="end"/>
      </w:r>
      <w:r>
        <w:t xml:space="preserve">. With the curves presented in </w:t>
      </w:r>
      <w:r>
        <w:fldChar w:fldCharType="begin"/>
      </w:r>
      <w:r>
        <w:instrText xml:space="preserve"> REF _Ref401580825 \h </w:instrText>
      </w:r>
      <w:r>
        <w:fldChar w:fldCharType="separate"/>
      </w:r>
      <w:r>
        <w:t xml:space="preserve">Figure </w:t>
      </w:r>
      <w:r>
        <w:rPr>
          <w:noProof/>
        </w:rPr>
        <w:t>5</w:t>
      </w:r>
      <w:r>
        <w:fldChar w:fldCharType="end"/>
      </w:r>
      <w:r>
        <w:t>.</w:t>
      </w:r>
    </w:p>
    <w:p w:rsidR="001B31BC" w:rsidRDefault="001B31BC" w:rsidP="001B31BC">
      <w:pPr>
        <w:pStyle w:val="Newparagraph"/>
      </w:pPr>
    </w:p>
    <w:p w:rsidR="001B31BC" w:rsidRDefault="001B31BC" w:rsidP="001B31BC">
      <w:pPr>
        <w:pStyle w:val="Caption"/>
        <w:keepNext/>
        <w:jc w:val="center"/>
      </w:pPr>
      <w:bookmarkStart w:id="4" w:name="_Ref401579280"/>
      <w:r>
        <w:t xml:space="preserve">Table </w:t>
      </w:r>
      <w:r>
        <w:fldChar w:fldCharType="begin"/>
      </w:r>
      <w:r>
        <w:instrText xml:space="preserve"> SEQ Table \* ARABIC </w:instrText>
      </w:r>
      <w:r>
        <w:fldChar w:fldCharType="separate"/>
      </w:r>
      <w:r>
        <w:rPr>
          <w:noProof/>
        </w:rPr>
        <w:t>4</w:t>
      </w:r>
      <w:r>
        <w:rPr>
          <w:noProof/>
        </w:rPr>
        <w:fldChar w:fldCharType="end"/>
      </w:r>
      <w:bookmarkEnd w:id="4"/>
      <w:r>
        <w:t>: Accuracy of Reduced vs. Full Model</w:t>
      </w:r>
    </w:p>
    <w:tbl>
      <w:tblPr>
        <w:tblW w:w="6824" w:type="dxa"/>
        <w:jc w:val="center"/>
        <w:tblLook w:val="04A0" w:firstRow="1" w:lastRow="0" w:firstColumn="1" w:lastColumn="0" w:noHBand="0" w:noVBand="1"/>
      </w:tblPr>
      <w:tblGrid>
        <w:gridCol w:w="2020"/>
        <w:gridCol w:w="1040"/>
        <w:gridCol w:w="1119"/>
        <w:gridCol w:w="1040"/>
        <w:gridCol w:w="1605"/>
      </w:tblGrid>
      <w:tr w:rsidR="001B31BC" w:rsidRPr="004A0E75" w:rsidTr="00CD34B3">
        <w:trPr>
          <w:trHeight w:val="300"/>
          <w:jc w:val="center"/>
        </w:trPr>
        <w:tc>
          <w:tcPr>
            <w:tcW w:w="2020" w:type="dxa"/>
            <w:tcBorders>
              <w:top w:val="single" w:sz="4" w:space="0" w:color="auto"/>
              <w:left w:val="nil"/>
              <w:bottom w:val="single" w:sz="4" w:space="0" w:color="auto"/>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 </w:t>
            </w:r>
          </w:p>
        </w:tc>
        <w:tc>
          <w:tcPr>
            <w:tcW w:w="1040" w:type="dxa"/>
            <w:tcBorders>
              <w:top w:val="single" w:sz="4" w:space="0" w:color="auto"/>
              <w:left w:val="nil"/>
              <w:bottom w:val="single" w:sz="4" w:space="0" w:color="auto"/>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AppErr</w:t>
            </w:r>
          </w:p>
        </w:tc>
        <w:tc>
          <w:tcPr>
            <w:tcW w:w="1119" w:type="dxa"/>
            <w:tcBorders>
              <w:top w:val="single" w:sz="4" w:space="0" w:color="auto"/>
              <w:left w:val="nil"/>
              <w:bottom w:val="single" w:sz="4" w:space="0" w:color="auto"/>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BootCvErr</w:t>
            </w:r>
          </w:p>
        </w:tc>
        <w:tc>
          <w:tcPr>
            <w:tcW w:w="1040" w:type="dxa"/>
            <w:tcBorders>
              <w:top w:val="single" w:sz="4" w:space="0" w:color="auto"/>
              <w:left w:val="nil"/>
              <w:bottom w:val="single" w:sz="4" w:space="0" w:color="auto"/>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NoInfErr</w:t>
            </w:r>
          </w:p>
        </w:tc>
        <w:tc>
          <w:tcPr>
            <w:tcW w:w="1605" w:type="dxa"/>
            <w:tcBorders>
              <w:top w:val="single" w:sz="4" w:space="0" w:color="auto"/>
              <w:left w:val="nil"/>
              <w:bottom w:val="single" w:sz="4" w:space="0" w:color="auto"/>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Boot632plusErr</w:t>
            </w:r>
          </w:p>
        </w:tc>
      </w:tr>
      <w:tr w:rsidR="001B31BC" w:rsidRPr="004A0E75" w:rsidTr="00CD34B3">
        <w:trPr>
          <w:trHeight w:val="300"/>
          <w:jc w:val="center"/>
        </w:trPr>
        <w:tc>
          <w:tcPr>
            <w:tcW w:w="2020" w:type="dxa"/>
            <w:tcBorders>
              <w:top w:val="nil"/>
              <w:left w:val="nil"/>
              <w:bottom w:val="nil"/>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Full Model</w:t>
            </w:r>
          </w:p>
        </w:tc>
        <w:tc>
          <w:tcPr>
            <w:tcW w:w="1040"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08</w:t>
            </w:r>
          </w:p>
        </w:tc>
        <w:tc>
          <w:tcPr>
            <w:tcW w:w="1119"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18</w:t>
            </w:r>
          </w:p>
        </w:tc>
        <w:tc>
          <w:tcPr>
            <w:tcW w:w="1040"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26</w:t>
            </w:r>
          </w:p>
        </w:tc>
        <w:tc>
          <w:tcPr>
            <w:tcW w:w="1605"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16</w:t>
            </w:r>
          </w:p>
        </w:tc>
      </w:tr>
      <w:tr w:rsidR="001B31BC" w:rsidRPr="004A0E75" w:rsidTr="00CD34B3">
        <w:trPr>
          <w:trHeight w:val="300"/>
          <w:jc w:val="center"/>
        </w:trPr>
        <w:tc>
          <w:tcPr>
            <w:tcW w:w="2020" w:type="dxa"/>
            <w:tcBorders>
              <w:top w:val="nil"/>
              <w:left w:val="nil"/>
              <w:bottom w:val="nil"/>
              <w:right w:val="nil"/>
            </w:tcBorders>
            <w:shd w:val="clear" w:color="auto" w:fill="auto"/>
            <w:noWrap/>
            <w:vAlign w:val="bottom"/>
            <w:hideMark/>
          </w:tcPr>
          <w:p w:rsidR="001B31BC" w:rsidRPr="004A0E75" w:rsidRDefault="001B31BC" w:rsidP="00CD34B3">
            <w:pPr>
              <w:rPr>
                <w:rFonts w:ascii="Calibri" w:hAnsi="Calibri"/>
                <w:color w:val="000000"/>
                <w:sz w:val="22"/>
                <w:szCs w:val="22"/>
                <w:lang w:val="en-US" w:eastAsia="en-US"/>
              </w:rPr>
            </w:pPr>
            <w:r w:rsidRPr="004A0E75">
              <w:rPr>
                <w:rFonts w:ascii="Calibri" w:hAnsi="Calibri"/>
                <w:color w:val="000000"/>
                <w:sz w:val="22"/>
                <w:szCs w:val="22"/>
                <w:lang w:val="en-US" w:eastAsia="en-US"/>
              </w:rPr>
              <w:t>Reduced Model</w:t>
            </w:r>
          </w:p>
        </w:tc>
        <w:tc>
          <w:tcPr>
            <w:tcW w:w="1040"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08</w:t>
            </w:r>
          </w:p>
        </w:tc>
        <w:tc>
          <w:tcPr>
            <w:tcW w:w="1119"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17</w:t>
            </w:r>
          </w:p>
        </w:tc>
        <w:tc>
          <w:tcPr>
            <w:tcW w:w="1040"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26</w:t>
            </w:r>
          </w:p>
        </w:tc>
        <w:tc>
          <w:tcPr>
            <w:tcW w:w="1605" w:type="dxa"/>
            <w:tcBorders>
              <w:top w:val="nil"/>
              <w:left w:val="nil"/>
              <w:bottom w:val="nil"/>
              <w:right w:val="nil"/>
            </w:tcBorders>
            <w:shd w:val="clear" w:color="auto" w:fill="auto"/>
            <w:noWrap/>
            <w:vAlign w:val="bottom"/>
            <w:hideMark/>
          </w:tcPr>
          <w:p w:rsidR="001B31BC" w:rsidRPr="004A0E75" w:rsidRDefault="001B31BC" w:rsidP="00CD34B3">
            <w:pPr>
              <w:jc w:val="right"/>
              <w:rPr>
                <w:rFonts w:ascii="Calibri" w:hAnsi="Calibri"/>
                <w:color w:val="000000"/>
                <w:sz w:val="22"/>
                <w:szCs w:val="22"/>
                <w:lang w:val="en-US" w:eastAsia="en-US"/>
              </w:rPr>
            </w:pPr>
            <w:r w:rsidRPr="004A0E75">
              <w:rPr>
                <w:rFonts w:ascii="Calibri" w:hAnsi="Calibri"/>
                <w:color w:val="000000"/>
                <w:sz w:val="22"/>
                <w:szCs w:val="22"/>
                <w:lang w:val="en-US" w:eastAsia="en-US"/>
              </w:rPr>
              <w:t>0.15</w:t>
            </w:r>
          </w:p>
        </w:tc>
      </w:tr>
    </w:tbl>
    <w:p w:rsidR="001B31BC" w:rsidRPr="00D44E40" w:rsidRDefault="001B31BC" w:rsidP="001B31BC">
      <w:pPr>
        <w:pStyle w:val="Newparagraph"/>
      </w:pPr>
    </w:p>
    <w:p w:rsidR="001B31BC" w:rsidRDefault="001B31BC" w:rsidP="001B31BC">
      <w:pPr>
        <w:keepNext/>
        <w:jc w:val="center"/>
      </w:pPr>
      <w:r w:rsidRPr="00CF65A5">
        <w:rPr>
          <w:noProof/>
          <w:lang w:val="en-US" w:eastAsia="en-US"/>
        </w:rPr>
        <w:lastRenderedPageBreak/>
        <w:drawing>
          <wp:inline distT="0" distB="0" distL="0" distR="0" wp14:anchorId="44C52D83" wp14:editId="5B6FE057">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rsidR="001B31BC" w:rsidRDefault="001B31BC" w:rsidP="001B31BC">
      <w:pPr>
        <w:pStyle w:val="Caption"/>
        <w:jc w:val="center"/>
      </w:pPr>
      <w:bookmarkStart w:id="5" w:name="_Ref401580825"/>
      <w:r>
        <w:t xml:space="preserve">Figure </w:t>
      </w:r>
      <w:r>
        <w:fldChar w:fldCharType="begin"/>
      </w:r>
      <w:r>
        <w:instrText xml:space="preserve"> SEQ Figure \* ARABIC </w:instrText>
      </w:r>
      <w:r>
        <w:fldChar w:fldCharType="separate"/>
      </w:r>
      <w:r>
        <w:rPr>
          <w:noProof/>
        </w:rPr>
        <w:t>5</w:t>
      </w:r>
      <w:r>
        <w:rPr>
          <w:noProof/>
        </w:rPr>
        <w:fldChar w:fldCharType="end"/>
      </w:r>
      <w:bookmarkEnd w:id="5"/>
      <w:r>
        <w:t>: Prediction Error Curves</w:t>
      </w:r>
    </w:p>
    <w:p w:rsidR="001B31BC" w:rsidRDefault="001B31BC" w:rsidP="001B31BC">
      <w:pPr>
        <w:rPr>
          <w:lang w:val="en-US"/>
        </w:rPr>
      </w:pPr>
    </w:p>
    <w:p w:rsidR="001B31BC" w:rsidRDefault="001B31BC" w:rsidP="001B31BC">
      <w:pPr>
        <w:pStyle w:val="Heading1"/>
      </w:pPr>
      <w:r>
        <w:t>Conclusions</w:t>
      </w:r>
    </w:p>
    <w:p w:rsidR="001B31BC" w:rsidRDefault="001B31BC" w:rsidP="001B31BC">
      <w:pPr>
        <w:pStyle w:val="Paragraph"/>
      </w:pPr>
      <w:r w:rsidRPr="00CF65A5">
        <w:rPr>
          <w:i/>
        </w:rPr>
        <w:t>Random Survival Forests</w:t>
      </w:r>
      <w:r>
        <w:t xml:space="preserve"> provide a powerful tool for developing predictive models of time to event patient outcomes where there is right censoring, while the </w:t>
      </w:r>
      <w:r>
        <w:rPr>
          <w:i/>
        </w:rPr>
        <w:t>Brier Score</w:t>
      </w:r>
      <w:r>
        <w:t xml:space="preserve">, and </w:t>
      </w:r>
      <w:r>
        <w:rPr>
          <w:i/>
        </w:rPr>
        <w:t>Integrated Brier Scores</w:t>
      </w:r>
      <w:r>
        <w:t xml:space="preserve">, calculated within a </w:t>
      </w:r>
      <w:r>
        <w:rPr>
          <w:i/>
        </w:rPr>
        <w:t>632+ Bootstrap</w:t>
      </w:r>
      <w:r>
        <w:t xml:space="preserve"> protocol can be effectively use to calculate and compare expected prediction error rates across time.</w:t>
      </w:r>
    </w:p>
    <w:p w:rsidR="001B31BC" w:rsidRDefault="001B31BC" w:rsidP="001B31BC">
      <w:pPr>
        <w:rPr>
          <w:rFonts w:cs="Arial"/>
          <w:b/>
          <w:bCs/>
          <w:kern w:val="32"/>
          <w:szCs w:val="32"/>
          <w:lang w:val="en-US"/>
        </w:rPr>
      </w:pPr>
      <w:r>
        <w:br w:type="page"/>
      </w:r>
      <w:bookmarkStart w:id="6" w:name="_GoBack"/>
      <w:bookmarkEnd w:id="6"/>
    </w:p>
    <w:p w:rsidR="001B31BC" w:rsidRDefault="001B31BC" w:rsidP="001B31BC">
      <w:pPr>
        <w:pStyle w:val="Heading1"/>
      </w:pPr>
      <w:r>
        <w:lastRenderedPageBreak/>
        <w:t>Citations</w:t>
      </w:r>
    </w:p>
    <w:p w:rsidR="001B31BC" w:rsidRPr="00514CBA" w:rsidRDefault="001B31BC" w:rsidP="001B31BC">
      <w:pPr>
        <w:pStyle w:val="Bibliography"/>
      </w:pPr>
      <w:r>
        <w:fldChar w:fldCharType="begin"/>
      </w:r>
      <w:r>
        <w:instrText xml:space="preserve"> ADDIN ZOTERO_BIBL {"custom":[]} CSL_BIBLIOGRAPHY </w:instrText>
      </w:r>
      <w:r>
        <w:fldChar w:fldCharType="separate"/>
      </w:r>
      <w:r w:rsidRPr="00514CBA">
        <w:t>[1]</w:t>
      </w:r>
      <w:r w:rsidRPr="00514CBA">
        <w:tab/>
        <w:t xml:space="preserve">M. J. Crowder, </w:t>
      </w:r>
      <w:r w:rsidRPr="00514CBA">
        <w:rPr>
          <w:i/>
          <w:iCs/>
        </w:rPr>
        <w:t>Multivariate Survival Analysis and Competing Risks</w:t>
      </w:r>
      <w:r w:rsidRPr="00514CBA">
        <w:t>, 1 edition. Boca Raton: Chapman and Hall/CRC, 2012.</w:t>
      </w:r>
    </w:p>
    <w:p w:rsidR="001B31BC" w:rsidRPr="00514CBA" w:rsidRDefault="001B31BC" w:rsidP="001B31BC">
      <w:pPr>
        <w:pStyle w:val="Bibliography"/>
      </w:pPr>
      <w:r w:rsidRPr="00514CBA">
        <w:t>[2]</w:t>
      </w:r>
      <w:r w:rsidRPr="00514CBA">
        <w:tab/>
        <w:t xml:space="preserve">H. Ishwaran, U. B. Kogalur, E. H. Blackstone, and M. S. Lauer, “Random Survival Forests,” </w:t>
      </w:r>
      <w:r w:rsidRPr="00514CBA">
        <w:rPr>
          <w:i/>
          <w:iCs/>
        </w:rPr>
        <w:t>Ann. Appl. Stat.</w:t>
      </w:r>
      <w:r w:rsidRPr="00514CBA">
        <w:t>, vol. 2, no. 3, pp. 841–860, Sep. 2008.</w:t>
      </w:r>
    </w:p>
    <w:p w:rsidR="001B31BC" w:rsidRPr="00514CBA" w:rsidRDefault="001B31BC" w:rsidP="001B31BC">
      <w:pPr>
        <w:pStyle w:val="Bibliography"/>
      </w:pPr>
      <w:r w:rsidRPr="00514CBA">
        <w:t>[3]</w:t>
      </w:r>
      <w:r w:rsidRPr="00514CBA">
        <w:tab/>
        <w:t xml:space="preserve">H. Nakayama, H. S. Jørgensen, H. O. Raaschou, and T. S. Olsen, “The influence of age on stroke outcome. The Copenhagen Stroke Study.,” </w:t>
      </w:r>
      <w:r w:rsidRPr="00514CBA">
        <w:rPr>
          <w:i/>
          <w:iCs/>
        </w:rPr>
        <w:t>Stroke</w:t>
      </w:r>
      <w:r w:rsidRPr="00514CBA">
        <w:t>, vol. 25, no. 4, pp. 808–813, Apr. 1994.</w:t>
      </w:r>
    </w:p>
    <w:p w:rsidR="001B31BC" w:rsidRPr="00514CBA" w:rsidRDefault="001B31BC" w:rsidP="001B31BC">
      <w:pPr>
        <w:pStyle w:val="Bibliography"/>
      </w:pPr>
      <w:r w:rsidRPr="00514CBA">
        <w:t>[4]</w:t>
      </w:r>
      <w:r w:rsidRPr="00514CBA">
        <w:tab/>
        <w:t xml:space="preserve">T. S. Olsen, R. H. B. Christensen, L. P. Kammersgaard, and K. K. Andersen, “Higher Total Serum Cholesterol Levels Are Associated With Less Severe Strokes and Lower All-Cause Mortality Ten-Year Follow-Up of Ischemic Strokes in the Copenhagen Stroke Study,” </w:t>
      </w:r>
      <w:r w:rsidRPr="00514CBA">
        <w:rPr>
          <w:i/>
          <w:iCs/>
        </w:rPr>
        <w:t>Stroke</w:t>
      </w:r>
      <w:r w:rsidRPr="00514CBA">
        <w:t>, vol. 38, no. 10, pp. 2646–2651, Oct. 2007.</w:t>
      </w:r>
    </w:p>
    <w:p w:rsidR="001B31BC" w:rsidRPr="00514CBA" w:rsidRDefault="001B31BC" w:rsidP="001B31BC">
      <w:pPr>
        <w:pStyle w:val="Bibliography"/>
      </w:pPr>
      <w:r w:rsidRPr="00514CBA">
        <w:t>[5]</w:t>
      </w:r>
      <w:r w:rsidRPr="00514CBA">
        <w:tab/>
        <w:t xml:space="preserve">“Multicenter trial of hemodilution in ischemic stroke--background and study protocol. Scandinavian Stroke Study Group,” </w:t>
      </w:r>
      <w:r w:rsidRPr="00514CBA">
        <w:rPr>
          <w:i/>
          <w:iCs/>
        </w:rPr>
        <w:t>Stroke J. Cereb. Circ.</w:t>
      </w:r>
      <w:r w:rsidRPr="00514CBA">
        <w:t>, vol. 16, no. 5, pp. 885–890, Oct. 1985.</w:t>
      </w:r>
    </w:p>
    <w:p w:rsidR="001B31BC" w:rsidRPr="00514CBA" w:rsidRDefault="001B31BC" w:rsidP="001B31BC">
      <w:pPr>
        <w:pStyle w:val="Bibliography"/>
      </w:pPr>
      <w:r w:rsidRPr="00514CBA">
        <w:t>[6]</w:t>
      </w:r>
      <w:r w:rsidRPr="00514CBA">
        <w:tab/>
        <w:t xml:space="preserve">M. Kuhn and K. Johnson, </w:t>
      </w:r>
      <w:r w:rsidRPr="00514CBA">
        <w:rPr>
          <w:i/>
          <w:iCs/>
        </w:rPr>
        <w:t>Applied Predictive Modeling</w:t>
      </w:r>
      <w:r w:rsidRPr="00514CBA">
        <w:t>, 2013 edition. New York: Springer, 2013.</w:t>
      </w:r>
    </w:p>
    <w:p w:rsidR="001B31BC" w:rsidRPr="00514CBA" w:rsidRDefault="001B31BC" w:rsidP="001B31BC">
      <w:pPr>
        <w:pStyle w:val="Bibliography"/>
      </w:pPr>
      <w:r w:rsidRPr="00514CBA">
        <w:t>[7]</w:t>
      </w:r>
      <w:r w:rsidRPr="00514CBA">
        <w:tab/>
        <w:t xml:space="preserve">U. B. Mogensen, H. Ishwaran, and T. A. Gerds, “Evaluating Random Forests for Survival Analysis Using Prediction Error Curves,” </w:t>
      </w:r>
      <w:r w:rsidRPr="00514CBA">
        <w:rPr>
          <w:i/>
          <w:iCs/>
        </w:rPr>
        <w:t>http://www.jstatsoft.org/v50/i11/paper</w:t>
      </w:r>
      <w:r w:rsidRPr="00514CBA">
        <w:t>, Sep. 2012.</w:t>
      </w:r>
    </w:p>
    <w:p w:rsidR="001B31BC" w:rsidRPr="00514CBA" w:rsidRDefault="001B31BC" w:rsidP="001B31BC">
      <w:pPr>
        <w:pStyle w:val="Bibliography"/>
      </w:pPr>
      <w:r w:rsidRPr="00514CBA">
        <w:t>[8]</w:t>
      </w:r>
      <w:r w:rsidRPr="00514CBA">
        <w:tab/>
        <w:t xml:space="preserve">R. M. B. Young, “Decomposition of the Brier score for weighted forecast-verification pairs,” </w:t>
      </w:r>
      <w:r w:rsidRPr="00514CBA">
        <w:rPr>
          <w:i/>
          <w:iCs/>
        </w:rPr>
        <w:t>Q. J. R. Meteorol. Soc.</w:t>
      </w:r>
      <w:r w:rsidRPr="00514CBA">
        <w:t>, vol. 136, no. 650, pp. 1364–1370, 2010.</w:t>
      </w:r>
    </w:p>
    <w:p w:rsidR="001B31BC" w:rsidRPr="00514CBA" w:rsidRDefault="001B31BC" w:rsidP="001B31BC">
      <w:pPr>
        <w:pStyle w:val="Bibliography"/>
      </w:pPr>
      <w:r w:rsidRPr="00514CBA">
        <w:t>[9]</w:t>
      </w:r>
      <w:r w:rsidRPr="00514CBA">
        <w:tab/>
        <w:t>B. Efron and R. Tibshirani, “Improve</w:t>
      </w:r>
      <w:r>
        <w:t xml:space="preserve">ments on Cross-Validation: The </w:t>
      </w:r>
      <w:r w:rsidRPr="00514CBA">
        <w:t xml:space="preserve">632+ Bootstrap Method,” </w:t>
      </w:r>
      <w:r w:rsidRPr="00514CBA">
        <w:rPr>
          <w:i/>
          <w:iCs/>
        </w:rPr>
        <w:t>J. Am. Stat. Assoc.</w:t>
      </w:r>
      <w:r w:rsidRPr="00514CBA">
        <w:t>, vol. 92, no. 438, pp. 548–560, Jun. 1997.</w:t>
      </w:r>
    </w:p>
    <w:p w:rsidR="001B31BC" w:rsidRPr="00514CBA" w:rsidRDefault="001B31BC" w:rsidP="001B31BC">
      <w:pPr>
        <w:pStyle w:val="Bibliography"/>
      </w:pPr>
      <w:r w:rsidRPr="00514CBA">
        <w:t>[10]</w:t>
      </w:r>
      <w:r w:rsidRPr="00514CBA">
        <w:tab/>
        <w:t xml:space="preserve">H. Ishwaran, “Variable importance in binary regression trees and forests,” </w:t>
      </w:r>
      <w:r w:rsidRPr="00514CBA">
        <w:rPr>
          <w:i/>
          <w:iCs/>
        </w:rPr>
        <w:t>Electron. J. Stat.</w:t>
      </w:r>
      <w:r w:rsidRPr="00514CBA">
        <w:t>, vol. 1, pp. 519–537, 2007.</w:t>
      </w:r>
    </w:p>
    <w:p w:rsidR="001B31BC" w:rsidRDefault="001B31BC" w:rsidP="001B31BC">
      <w:pPr>
        <w:pStyle w:val="Tabletitle"/>
      </w:pPr>
      <w:r>
        <w:fldChar w:fldCharType="end"/>
      </w:r>
    </w:p>
    <w:p w:rsidR="00E634D0" w:rsidRDefault="00E634D0" w:rsidP="00E634D0">
      <w:pPr>
        <w:rPr>
          <w:lang w:val="en-US"/>
        </w:rPr>
      </w:pPr>
    </w:p>
    <w:sectPr w:rsidR="00E634D0" w:rsidSect="00271E3E">
      <w:footerReference w:type="default" r:id="rId13"/>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549D" w:rsidRDefault="00DD549D" w:rsidP="00AF2C92">
      <w:r>
        <w:separator/>
      </w:r>
    </w:p>
  </w:endnote>
  <w:endnote w:type="continuationSeparator" w:id="0">
    <w:p w:rsidR="00DD549D" w:rsidRDefault="00DD549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605069">
          <w:rPr>
            <w:noProof/>
          </w:rPr>
          <w:t>6</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549D" w:rsidRDefault="00DD549D" w:rsidP="00AF2C92">
      <w:r>
        <w:separator/>
      </w:r>
    </w:p>
  </w:footnote>
  <w:footnote w:type="continuationSeparator" w:id="0">
    <w:p w:rsidR="00DD549D" w:rsidRDefault="00DD549D"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5"/>
  </w:num>
  <w:num w:numId="15">
    <w:abstractNumId w:val="16"/>
  </w:num>
  <w:num w:numId="16">
    <w:abstractNumId w:val="18"/>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21"/>
  </w:num>
  <w:num w:numId="25">
    <w:abstractNumId w:val="22"/>
  </w:num>
  <w:num w:numId="26">
    <w:abstractNumId w:val="27"/>
  </w:num>
  <w:num w:numId="27">
    <w:abstractNumId w:val="28"/>
  </w:num>
  <w:num w:numId="28">
    <w:abstractNumId w:val="25"/>
  </w:num>
  <w:num w:numId="29">
    <w:abstractNumId w:val="15"/>
  </w:num>
  <w:num w:numId="30">
    <w:abstractNumId w:val="29"/>
  </w:num>
  <w:num w:numId="31">
    <w:abstractNumId w:val="31"/>
  </w:num>
  <w:num w:numId="32">
    <w:abstractNumId w:val="13"/>
  </w:num>
  <w:num w:numId="33">
    <w:abstractNumId w:val="20"/>
  </w:num>
  <w:num w:numId="34">
    <w:abstractNumId w:val="30"/>
  </w:num>
  <w:num w:numId="35">
    <w:abstractNumId w:val="19"/>
  </w:num>
  <w:num w:numId="36">
    <w:abstractNumId w:val="23"/>
  </w:num>
  <w:num w:numId="37">
    <w:abstractNumId w:val="14"/>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25A5"/>
    <w:rsid w:val="001B31BC"/>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06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3206"/>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549D"/>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ABD657-7585-44BC-967B-3056AE6F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B1629-86C7-494C-9C02-728330C95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7</TotalTime>
  <Pages>8</Pages>
  <Words>5291</Words>
  <Characters>28842</Characters>
  <Application>Microsoft Office Word</Application>
  <DocSecurity>0</DocSecurity>
  <Lines>1311</Lines>
  <Paragraphs>875</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3325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3</cp:revision>
  <cp:lastPrinted>2015-03-16T11:29:00Z</cp:lastPrinted>
  <dcterms:created xsi:type="dcterms:W3CDTF">2015-07-08T16:16:00Z</dcterms:created>
  <dcterms:modified xsi:type="dcterms:W3CDTF">2015-07-0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FWKEbS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